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E7E9B5" w14:textId="6A2E5BEE" w:rsidR="001876F3" w:rsidRDefault="00581BE3" w:rsidP="00581BE3">
      <w:pPr>
        <w:pStyle w:val="berschrift1"/>
        <w:rPr>
          <w:lang w:val="en-US"/>
        </w:rPr>
      </w:pPr>
      <w:r w:rsidRPr="00581BE3">
        <w:rPr>
          <w:lang w:val="en-US"/>
        </w:rPr>
        <w:t>Characteristics and References of Included Trials</w:t>
      </w:r>
    </w:p>
    <w:p w14:paraId="0F899FD1" w14:textId="77777777" w:rsidR="00581BE3" w:rsidRPr="00581BE3" w:rsidRDefault="00581BE3" w:rsidP="00581BE3">
      <w:pPr>
        <w:rPr>
          <w:lang w:val="en-US"/>
        </w:rPr>
      </w:pPr>
    </w:p>
    <w:tbl>
      <w:tblPr>
        <w:tblStyle w:val="Tabellenraster"/>
        <w:tblW w:w="16303" w:type="dxa"/>
        <w:tblInd w:w="-714" w:type="dxa"/>
        <w:tblLayout w:type="fixed"/>
        <w:tblLook w:val="04A0" w:firstRow="1" w:lastRow="0" w:firstColumn="1" w:lastColumn="0" w:noHBand="0" w:noVBand="1"/>
      </w:tblPr>
      <w:tblGrid>
        <w:gridCol w:w="496"/>
        <w:gridCol w:w="1347"/>
        <w:gridCol w:w="1276"/>
        <w:gridCol w:w="1276"/>
        <w:gridCol w:w="992"/>
        <w:gridCol w:w="1134"/>
        <w:gridCol w:w="992"/>
        <w:gridCol w:w="851"/>
        <w:gridCol w:w="850"/>
        <w:gridCol w:w="1134"/>
        <w:gridCol w:w="1418"/>
        <w:gridCol w:w="1134"/>
        <w:gridCol w:w="1134"/>
        <w:gridCol w:w="1134"/>
        <w:gridCol w:w="1135"/>
      </w:tblGrid>
      <w:tr w:rsidR="00CB16D5" w:rsidRPr="0097717F" w14:paraId="51291A4D" w14:textId="77777777" w:rsidTr="000D71F3">
        <w:trPr>
          <w:trHeight w:val="280"/>
        </w:trPr>
        <w:tc>
          <w:tcPr>
            <w:tcW w:w="496" w:type="dxa"/>
          </w:tcPr>
          <w:p w14:paraId="5D2EB30B" w14:textId="526280D1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No.</w:t>
            </w:r>
          </w:p>
        </w:tc>
        <w:tc>
          <w:tcPr>
            <w:tcW w:w="1347" w:type="dxa"/>
            <w:hideMark/>
          </w:tcPr>
          <w:p w14:paraId="6397A674" w14:textId="702F12B8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Authors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, year, Reference </w:t>
            </w:r>
          </w:p>
        </w:tc>
        <w:tc>
          <w:tcPr>
            <w:tcW w:w="1276" w:type="dxa"/>
          </w:tcPr>
          <w:p w14:paraId="4BD99AD7" w14:textId="3E22D20B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Primary Endpoint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 verbatim</w:t>
            </w:r>
          </w:p>
        </w:tc>
        <w:tc>
          <w:tcPr>
            <w:tcW w:w="1276" w:type="dxa"/>
          </w:tcPr>
          <w:p w14:paraId="7615F6C1" w14:textId="41B79368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Discontinued drug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 (drug class)</w:t>
            </w:r>
          </w:p>
        </w:tc>
        <w:tc>
          <w:tcPr>
            <w:tcW w:w="992" w:type="dxa"/>
          </w:tcPr>
          <w:p w14:paraId="43A84359" w14:textId="7B4BBB8B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Underlyinig disease </w:t>
            </w:r>
          </w:p>
        </w:tc>
        <w:tc>
          <w:tcPr>
            <w:tcW w:w="1134" w:type="dxa"/>
          </w:tcPr>
          <w:p w14:paraId="292C8347" w14:textId="352FC13A" w:rsidR="00CB16D5" w:rsidRPr="00FC4A97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FC4A97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Original 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therapeutic objective</w:t>
            </w:r>
            <w:r w:rsidRPr="00FC4A97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 (cure, symptom control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, prognostic improvement, prophylaxis</w:t>
            </w:r>
            <w:r w:rsidRPr="00FC4A97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2BB4FB62" w14:textId="24022F48" w:rsidR="00CB16D5" w:rsidRPr="001758C1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1758C1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Motive for investigating drug discontinuation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 (Side effects, proof of efficacy, changed therapy regime, </w:t>
            </w:r>
            <w:r w:rsidRPr="003F7A1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Unclear/little/no benefit)</w:t>
            </w:r>
          </w:p>
        </w:tc>
        <w:tc>
          <w:tcPr>
            <w:tcW w:w="851" w:type="dxa"/>
          </w:tcPr>
          <w:p w14:paraId="591CA81B" w14:textId="63B0BC7F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Setting </w:t>
            </w:r>
          </w:p>
        </w:tc>
        <w:tc>
          <w:tcPr>
            <w:tcW w:w="850" w:type="dxa"/>
          </w:tcPr>
          <w:p w14:paraId="3B69F4EB" w14:textId="073BEEE3" w:rsidR="00CB16D5" w:rsidRPr="00751224" w:rsidRDefault="000D71F3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S</w:t>
            </w:r>
            <w:r w:rsidR="00CB16D5"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ample size </w:t>
            </w:r>
          </w:p>
        </w:tc>
        <w:tc>
          <w:tcPr>
            <w:tcW w:w="1134" w:type="dxa"/>
          </w:tcPr>
          <w:p w14:paraId="6AE59E6E" w14:textId="79781DB6" w:rsidR="00CB16D5" w:rsidRPr="00F956C8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F956C8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Follow-up duration </w:t>
            </w:r>
          </w:p>
        </w:tc>
        <w:tc>
          <w:tcPr>
            <w:tcW w:w="1418" w:type="dxa"/>
          </w:tcPr>
          <w:p w14:paraId="05FBD19C" w14:textId="213E20E7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Structure </w:t>
            </w:r>
            <w:r w:rsidRPr="00AD63C9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(one primary outcome, composite, co-primary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, multiple</w:t>
            </w:r>
            <w:r w:rsidRPr="00AD63C9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)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 / type</w:t>
            </w: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 of primary outcome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s</w:t>
            </w: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 xml:space="preserve"> </w:t>
            </w: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  <w:lang w:val="en-US"/>
              </w:rPr>
              <w:t>(clinical, subclinical, both, discontinuation rate)</w:t>
            </w:r>
          </w:p>
        </w:tc>
        <w:tc>
          <w:tcPr>
            <w:tcW w:w="1134" w:type="dxa"/>
          </w:tcPr>
          <w:p w14:paraId="28A4F3AA" w14:textId="5B29454C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Hypotheses according to authors</w:t>
            </w:r>
          </w:p>
        </w:tc>
        <w:tc>
          <w:tcPr>
            <w:tcW w:w="1134" w:type="dxa"/>
          </w:tcPr>
          <w:p w14:paraId="5B2477C1" w14:textId="1637D693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 w:rsidRPr="00751224"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Hypotheses according to us</w:t>
            </w:r>
          </w:p>
        </w:tc>
        <w:tc>
          <w:tcPr>
            <w:tcW w:w="1134" w:type="dxa"/>
          </w:tcPr>
          <w:p w14:paraId="21130D65" w14:textId="77565234" w:rsidR="00CB16D5" w:rsidRPr="00751224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 xml:space="preserve">Challenges: JT/JW/both </w:t>
            </w:r>
          </w:p>
        </w:tc>
        <w:tc>
          <w:tcPr>
            <w:tcW w:w="1135" w:type="dxa"/>
          </w:tcPr>
          <w:p w14:paraId="72F58CD7" w14:textId="21CE99F4" w:rsidR="00CB16D5" w:rsidRDefault="00CB16D5" w:rsidP="00CB16D5">
            <w:pP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i/>
                <w:iCs/>
                <w:sz w:val="18"/>
                <w:szCs w:val="18"/>
              </w:rPr>
              <w:t>Funding</w:t>
            </w:r>
          </w:p>
        </w:tc>
      </w:tr>
      <w:tr w:rsidR="00860E73" w:rsidRPr="000D71F3" w14:paraId="16758EA1" w14:textId="77777777" w:rsidTr="000D71F3">
        <w:trPr>
          <w:trHeight w:val="280"/>
        </w:trPr>
        <w:tc>
          <w:tcPr>
            <w:tcW w:w="496" w:type="dxa"/>
          </w:tcPr>
          <w:p w14:paraId="30E2E21A" w14:textId="58EFBCA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</w:t>
            </w:r>
          </w:p>
        </w:tc>
        <w:tc>
          <w:tcPr>
            <w:tcW w:w="1347" w:type="dxa"/>
            <w:noWrap/>
            <w:hideMark/>
          </w:tcPr>
          <w:p w14:paraId="0B08C907" w14:textId="42DD7E3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Abramowicz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2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c9c0408-dde2-4db7-83df-f5e74343ab75"/>
                <w:id w:val="1991983894"/>
                <w:placeholder>
                  <w:docPart w:val="D4BCB7F6B9E14947BDD5076757C3D656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xMDBlZWYzLTgwYzUtNDY2NC05YjY2LTU5ZjU4NjQxMTg5YSIsIlJhbmdlTGVuZ3RoIjo0LCJSZWZlcmVuY2VJZCI6IjAwMGMwNGVjLTRlMTgtNDVlMC04M2RhLTQ4YThmOWM3MjZ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jQ5OTg4OSIsIlVyaVN0cmluZyI6Imh0dHA6Ly93d3cubmNiaS5ubG0ubmloLmdvdi9wdWJtZWQvMTI0OTk4O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2OjA4IiwiTW9kaWZpZWRCeSI6Il9Lb3JuZGVybl9oIiwiSWQiOiJiODRlYzJmMS0wNzRiLTQ5NDAtYWRjNi0xOWZjNzJiYjZhM2QiLCJNb2RpZmllZE9uIjoiMjAyNS0wNC0xMVQyMDozNjow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cvMDAwMDc4OTAtMjAwMjEyMjcwLTAwMDE1IiwiVXJpU3RyaW5nIjoiaHR0cHM6Ly9kb2kub3JnLzEwLjEwOTcvMDAwMDc4OTAtMjAwMjEyMjcwLTAw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3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B14D341" w14:textId="1C54147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atinine clearance at 6 months after complete withdrawal</w:t>
            </w:r>
          </w:p>
        </w:tc>
        <w:tc>
          <w:tcPr>
            <w:tcW w:w="1276" w:type="dxa"/>
          </w:tcPr>
          <w:p w14:paraId="781B6FF0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yclosporin A</w:t>
            </w:r>
          </w:p>
          <w:p w14:paraId="18F949EB" w14:textId="770EA31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Immunosuppressants)</w:t>
            </w:r>
          </w:p>
        </w:tc>
        <w:tc>
          <w:tcPr>
            <w:tcW w:w="992" w:type="dxa"/>
          </w:tcPr>
          <w:p w14:paraId="2E958607" w14:textId="06B769E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table kidney transpla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recipients</w:t>
            </w:r>
          </w:p>
        </w:tc>
        <w:tc>
          <w:tcPr>
            <w:tcW w:w="1134" w:type="dxa"/>
          </w:tcPr>
          <w:p w14:paraId="39438339" w14:textId="35579BE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6E0E02E3" w14:textId="4CA6E1C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2A91AEDC" w14:textId="41E76AA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1EDF315" w14:textId="7E34526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87</w:t>
            </w:r>
          </w:p>
        </w:tc>
        <w:tc>
          <w:tcPr>
            <w:tcW w:w="1134" w:type="dxa"/>
          </w:tcPr>
          <w:p w14:paraId="10933935" w14:textId="556B876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3-6 months </w:t>
            </w:r>
          </w:p>
        </w:tc>
        <w:tc>
          <w:tcPr>
            <w:tcW w:w="1418" w:type="dxa"/>
          </w:tcPr>
          <w:p w14:paraId="7B067227" w14:textId="4B4727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41564272" w14:textId="568B686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uperiority </w:t>
            </w:r>
          </w:p>
        </w:tc>
        <w:tc>
          <w:tcPr>
            <w:tcW w:w="1134" w:type="dxa"/>
          </w:tcPr>
          <w:p w14:paraId="253FE80E" w14:textId="00B2E38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n-inferiority </w:t>
            </w:r>
          </w:p>
        </w:tc>
        <w:tc>
          <w:tcPr>
            <w:tcW w:w="1134" w:type="dxa"/>
          </w:tcPr>
          <w:p w14:paraId="1FB6365B" w14:textId="6D43324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2C500FA9" w14:textId="431C980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2749E1E8" w14:textId="77777777" w:rsidTr="000D71F3">
        <w:trPr>
          <w:trHeight w:val="280"/>
        </w:trPr>
        <w:tc>
          <w:tcPr>
            <w:tcW w:w="496" w:type="dxa"/>
          </w:tcPr>
          <w:p w14:paraId="36ED6DDC" w14:textId="0025EBF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1347" w:type="dxa"/>
            <w:noWrap/>
            <w:hideMark/>
          </w:tcPr>
          <w:p w14:paraId="4D9C73AD" w14:textId="38F3B41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Andrews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7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411c7bf0-fc7b-4de8-8614-6c9b0bf38ff2"/>
                <w:id w:val="374747225"/>
                <w:placeholder>
                  <w:docPart w:val="B882F3C883924EB88B080739A9D0D0DC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ZGJkNzlmLWFmYzMtNDA3NS1hNmMyLTA2YzFjNDE3NmI3OSIsIlJhbmdlTGVuZ3RoIjo0LCJSZWZlcmVuY2VJZCI6IjdhNjJjMGZmLTk3MjctNDUyMC05NjcxLTI5NmQ0NTlmN2M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5Mi9ianAuMTI4LjUuNDUxIiwiVXJpU3RyaW5nIjoiaHR0cHM6Ly9kb2kub3JnLzEwLjExOTIvYmpwLjEyOC41LjQ1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DI6MTAiLCJNb2RpZmllZEJ5IjoiX0tvcm5kZXJuX2giLCJJZCI6ImFlOGNjNjFlLTMxZGUtNDhjNy1iMmM3LWRjNjg4MDc4MmU4ZiIsIk1vZGlmaWVkT24iOiIyMDI1LTA0LTExVDIwOjAyOjE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zc2MzEyIiwiVXJpU3RyaW5nIjoiaHR0cHM6Ly9kb2kub3JnLzc3NjMx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60E9D20" w14:textId="09261DE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laps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79AE8FF7" w14:textId="4648A88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enotiaz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38D5F18A" w14:textId="266F7E8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BC6AE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ute schizophrenia</w:t>
            </w:r>
          </w:p>
        </w:tc>
        <w:tc>
          <w:tcPr>
            <w:tcW w:w="1134" w:type="dxa"/>
          </w:tcPr>
          <w:p w14:paraId="02A009E3" w14:textId="758E62C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0A7F945" w14:textId="17B330C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712A190" w14:textId="7ECB1D0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00CCE576" w14:textId="559073B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1</w:t>
            </w:r>
          </w:p>
        </w:tc>
        <w:tc>
          <w:tcPr>
            <w:tcW w:w="1134" w:type="dxa"/>
          </w:tcPr>
          <w:p w14:paraId="4F8B92AB" w14:textId="199ABF3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9-12 months </w:t>
            </w:r>
          </w:p>
        </w:tc>
        <w:tc>
          <w:tcPr>
            <w:tcW w:w="1418" w:type="dxa"/>
          </w:tcPr>
          <w:p w14:paraId="388689CE" w14:textId="3ED4D31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1C61876B" w14:textId="23589EA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494D6B5" w14:textId="39A16BD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n-inferiority </w:t>
            </w:r>
          </w:p>
        </w:tc>
        <w:tc>
          <w:tcPr>
            <w:tcW w:w="1134" w:type="dxa"/>
          </w:tcPr>
          <w:p w14:paraId="3CFDB87E" w14:textId="2D4CA4B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C9B9256" w14:textId="2D95986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s</w:t>
            </w:r>
          </w:p>
        </w:tc>
      </w:tr>
      <w:tr w:rsidR="00860E73" w:rsidRPr="000D71F3" w14:paraId="6D4018F6" w14:textId="77777777" w:rsidTr="000D71F3">
        <w:trPr>
          <w:trHeight w:val="280"/>
        </w:trPr>
        <w:tc>
          <w:tcPr>
            <w:tcW w:w="496" w:type="dxa"/>
          </w:tcPr>
          <w:p w14:paraId="586C5413" w14:textId="3CA14F97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</w:t>
            </w:r>
          </w:p>
        </w:tc>
        <w:tc>
          <w:tcPr>
            <w:tcW w:w="1347" w:type="dxa"/>
            <w:shd w:val="clear" w:color="auto" w:fill="auto"/>
            <w:noWrap/>
            <w:hideMark/>
          </w:tcPr>
          <w:p w14:paraId="4EE25217" w14:textId="258A1708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2A325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aker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8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82538037-2933-44d5-a704-a0ad90836442"/>
                <w:id w:val="-1144111519"/>
                <w:placeholder>
                  <w:docPart w:val="E582A8701438430C8E8D0547386D78B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hM2NlNzQ2LTI0ZTQtNDk3NC1hZGY3LWZlODM2Y2MzZTBjMCIsIlJhbmdlTGVuZ3RoIjo0LCJSZWZlcmVuY2VJZCI6ImMyMzRhYTAxLWNjNjctNDMyMS05OWVjLWNiMDYzMWM3NWM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OTIvYmpwLjE0My42LjU4NCIsIlVyaVN0cmluZyI6Imh0dHBzOi8vZG9pLm9yZy8xMC4xMTkyL2JqcC4xNDMuNi41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E5OjMzOjI3IiwiTW9kaWZpZWRCeSI6Il9Lb3JuZGVybl9oIiwiSWQiOiJhNWJmNWJjYS0xYzhhLTRmN2ItYjlhMy0yYjM2N2I1MTg4OTQiLCJNb2RpZmllZE9uIjoiMjAyNS0wNC0xMVQxOTozMzoy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YzNjI3NjUiLCJVcmlTdHJpbmciOiJodHRwOi8vd3d3Lm5jYmkubmxtLm5paC5nb3YvcHVibWVkLzYzNjI3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B74197D" w14:textId="09368F0A" w:rsidR="00860E73" w:rsidRPr="00145C3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highlight w:val="green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primary outcome discernible</w:t>
            </w:r>
          </w:p>
        </w:tc>
        <w:tc>
          <w:tcPr>
            <w:tcW w:w="1276" w:type="dxa"/>
          </w:tcPr>
          <w:p w14:paraId="1002C826" w14:textId="6621D3A9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</w:t>
            </w:r>
            <w:r w:rsidRPr="00145C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uroleptic medication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</w:t>
            </w:r>
            <w:r w:rsidRPr="0012718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luphenazine enanthate, trifluoperazine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12718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thioridazine, fluphenazine decanoate, chlorpromazine, pimozide, perphenazine, mesoridazine, haloperidol, </w:t>
            </w:r>
            <w:r w:rsidRPr="0012718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loxapine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145C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ztrop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145C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mesylate</w:t>
            </w:r>
          </w:p>
          <w:p w14:paraId="55C51752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051C8381" w14:textId="28E10A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C</w:t>
            </w:r>
            <w:r w:rsidRPr="00145C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ronic schizophrenic</w:t>
            </w:r>
          </w:p>
        </w:tc>
        <w:tc>
          <w:tcPr>
            <w:tcW w:w="1134" w:type="dxa"/>
          </w:tcPr>
          <w:p w14:paraId="31ED8FC1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01B0B92E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73BCD9EC" w14:textId="612A986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t specified </w:t>
            </w:r>
          </w:p>
        </w:tc>
        <w:tc>
          <w:tcPr>
            <w:tcW w:w="850" w:type="dxa"/>
          </w:tcPr>
          <w:p w14:paraId="2F012621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8</w:t>
            </w:r>
          </w:p>
        </w:tc>
        <w:tc>
          <w:tcPr>
            <w:tcW w:w="1134" w:type="dxa"/>
          </w:tcPr>
          <w:p w14:paraId="5A20800D" w14:textId="098836E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2-3 years</w:t>
            </w:r>
          </w:p>
        </w:tc>
        <w:tc>
          <w:tcPr>
            <w:tcW w:w="1418" w:type="dxa"/>
          </w:tcPr>
          <w:p w14:paraId="2BDD582D" w14:textId="5194A72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primary endpoint discernible</w:t>
            </w:r>
          </w:p>
        </w:tc>
        <w:tc>
          <w:tcPr>
            <w:tcW w:w="1134" w:type="dxa"/>
          </w:tcPr>
          <w:p w14:paraId="658C8DF0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5C2E16FD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6F34C9D7" w14:textId="6044E56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5" w:type="dxa"/>
          </w:tcPr>
          <w:p w14:paraId="57302674" w14:textId="4C37EB1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1CC3EBB3" w14:textId="77777777" w:rsidTr="000D71F3">
        <w:trPr>
          <w:trHeight w:val="280"/>
        </w:trPr>
        <w:tc>
          <w:tcPr>
            <w:tcW w:w="496" w:type="dxa"/>
          </w:tcPr>
          <w:p w14:paraId="4F0A99FD" w14:textId="5E4355C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</w:t>
            </w:r>
          </w:p>
        </w:tc>
        <w:tc>
          <w:tcPr>
            <w:tcW w:w="1347" w:type="dxa"/>
            <w:noWrap/>
            <w:hideMark/>
          </w:tcPr>
          <w:p w14:paraId="64C26C3B" w14:textId="4CC86D42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1A225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allard et al. 200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c9b22fb-6846-41e1-afd7-14af17456bb6"/>
                <w:id w:val="-295602155"/>
                <w:placeholder>
                  <w:docPart w:val="7ABFB9903F84441DA058A2F2076B8C60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zYTUxYzFjLTQwZjAtNDAyNS1hMzg2LTc0NTNlNGY4YjQ2YyIsIlJhbmdlTGVuZ3RoIjo0LCJSZWZlcmVuY2VJZCI6IjQ1ZTg2MDdjLTExMWYtNDZkMC1hNjdmLWJmOGE0YThmN2J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zcxL2pvdXJuYWwucG1lZC4wMDUwMDc2IiwiVXJpU3RyaW5nIjoiaHR0cHM6Ly9kb2kub3JnLzEwLjEzNzEvam91cm5hbC5wbWVkLjAwNTAwNz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Q3OjUzIiwiTW9kaWZpZWRCeSI6Il9Lb3JuZGVybl9oIiwiSWQiOiIyMmVhMWNjZi00MjE4LTQ4ODctYWZlNi1jOGFhNGViMGQ5ZTAiLCJNb2RpZmllZE9uIjoiMjAyNS0wNC0xMVQyMDo0Nzo1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IyNzY1MjEiLCJVcmlTdHJpbmciOiJodHRwczovL3d3dy5uY2JpLm5sbS5uaWguZ292L3BtYy9hcnRpY2xlcy9QTUMyMjc2NTI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Lb3JuZGVybl9oIiwiQ3JlYXRlZE9uIjoiMjAyNS0wNC0xMVQyMDo0Nzo1MyIsIk1vZGlmaWVkQnkiOiJfS29ybmRlcm5faCIsIklkIjoiZDYyZTA2NmUtNzhjNC00MjNkLWI2NDctYWE0NDJiNjhlZmRmIiwiTW9kaWZpZWRPbiI6IjIwMjUtMDQtMTFUMjA6NDc6NTM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ODM4NDIzMCIsIlVyaVN0cmluZyI6Imh0dHA6Ly93d3cubmNiaS5ubG0ubmloLmdvdi9wdWJtZWQvMTgzODQy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1BEEDCD" w14:textId="4887684E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total SIB score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for 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valua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on of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global cognitive functioning (change from baseline to 6 mo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th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1276" w:type="dxa"/>
          </w:tcPr>
          <w:p w14:paraId="64B58732" w14:textId="74BB27FA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iorid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lorprom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operidol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 T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ifluoperazine or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sperid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23106C12" w14:textId="61B620CC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113BA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havioural or psychiatric disturbance in dementia</w:t>
            </w:r>
          </w:p>
        </w:tc>
        <w:tc>
          <w:tcPr>
            <w:tcW w:w="1134" w:type="dxa"/>
          </w:tcPr>
          <w:p w14:paraId="480EBF63" w14:textId="0C7737A5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8D1126D" w14:textId="54064B72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07BCDB28" w14:textId="4BC6A6E5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7330553C" w14:textId="10ADD28A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65</w:t>
            </w:r>
          </w:p>
        </w:tc>
        <w:tc>
          <w:tcPr>
            <w:tcW w:w="1134" w:type="dxa"/>
          </w:tcPr>
          <w:p w14:paraId="2042D87C" w14:textId="42DEEA51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t specified </w:t>
            </w:r>
          </w:p>
        </w:tc>
        <w:tc>
          <w:tcPr>
            <w:tcW w:w="1418" w:type="dxa"/>
          </w:tcPr>
          <w:p w14:paraId="3F77BFEC" w14:textId="3A6C0E0F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700AA762" w14:textId="21591498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3C454F5" w14:textId="38A5A2CA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7DFC2CAB" w14:textId="7D091F07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4E4A8B04" w14:textId="7BC5E27B" w:rsidR="00860E73" w:rsidRPr="00113BA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Voluntary foundations </w:t>
            </w:r>
          </w:p>
        </w:tc>
      </w:tr>
      <w:tr w:rsidR="00860E73" w:rsidRPr="000D71F3" w14:paraId="28A04365" w14:textId="77777777" w:rsidTr="000D71F3">
        <w:trPr>
          <w:trHeight w:val="280"/>
        </w:trPr>
        <w:tc>
          <w:tcPr>
            <w:tcW w:w="496" w:type="dxa"/>
          </w:tcPr>
          <w:p w14:paraId="2336044D" w14:textId="7C7DF282" w:rsidR="00860E73" w:rsidRPr="00113BAF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</w:t>
            </w:r>
          </w:p>
        </w:tc>
        <w:tc>
          <w:tcPr>
            <w:tcW w:w="1347" w:type="dxa"/>
            <w:noWrap/>
            <w:hideMark/>
          </w:tcPr>
          <w:p w14:paraId="6A4FC261" w14:textId="1C017AD1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allard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4 </w:t>
            </w:r>
          </w:p>
        </w:tc>
        <w:tc>
          <w:tcPr>
            <w:tcW w:w="1276" w:type="dxa"/>
          </w:tcPr>
          <w:p w14:paraId="10E0FD3A" w14:textId="4B6C33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behavioral symptoms </w:t>
            </w: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sing the Neuropsychiatric Inventory (NPI)</w:t>
            </w: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7702FC2C" w14:textId="3C842415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ioridazine, Chlorprom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loperidol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ifluoper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speridone</w:t>
            </w:r>
          </w:p>
          <w:p w14:paraId="225F4275" w14:textId="3614695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3B8558AC" w14:textId="7FF6043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59B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ement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05A793FB" w14:textId="4753C46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08E4C154" w14:textId="50E0586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nclear/little/no benefit </w:t>
            </w:r>
          </w:p>
        </w:tc>
        <w:tc>
          <w:tcPr>
            <w:tcW w:w="851" w:type="dxa"/>
          </w:tcPr>
          <w:p w14:paraId="4AD96F62" w14:textId="1660E2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Inpatient </w:t>
            </w:r>
          </w:p>
        </w:tc>
        <w:tc>
          <w:tcPr>
            <w:tcW w:w="850" w:type="dxa"/>
          </w:tcPr>
          <w:p w14:paraId="1292E177" w14:textId="6D260B5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00</w:t>
            </w:r>
          </w:p>
        </w:tc>
        <w:tc>
          <w:tcPr>
            <w:tcW w:w="1134" w:type="dxa"/>
          </w:tcPr>
          <w:p w14:paraId="27E0440F" w14:textId="067305E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619FC545" w14:textId="2C38FC9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495FCF64" w14:textId="50C981F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BA41BAC" w14:textId="3AC1D8A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n-inferiority </w:t>
            </w:r>
          </w:p>
        </w:tc>
        <w:tc>
          <w:tcPr>
            <w:tcW w:w="1134" w:type="dxa"/>
          </w:tcPr>
          <w:p w14:paraId="61C68859" w14:textId="7199DFE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869A9B5" w14:textId="4D52CA8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Voluntary foundations </w:t>
            </w:r>
          </w:p>
        </w:tc>
      </w:tr>
      <w:tr w:rsidR="00860E73" w:rsidRPr="000D71F3" w14:paraId="11D7132A" w14:textId="77777777" w:rsidTr="000D71F3">
        <w:trPr>
          <w:trHeight w:val="280"/>
        </w:trPr>
        <w:tc>
          <w:tcPr>
            <w:tcW w:w="496" w:type="dxa"/>
          </w:tcPr>
          <w:p w14:paraId="27464DD6" w14:textId="0E071DC0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</w:t>
            </w:r>
          </w:p>
        </w:tc>
        <w:tc>
          <w:tcPr>
            <w:tcW w:w="1347" w:type="dxa"/>
            <w:noWrap/>
            <w:hideMark/>
          </w:tcPr>
          <w:p w14:paraId="4F24E3E8" w14:textId="2018194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allard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5 </w:t>
            </w:r>
          </w:p>
        </w:tc>
        <w:tc>
          <w:tcPr>
            <w:tcW w:w="1276" w:type="dxa"/>
          </w:tcPr>
          <w:p w14:paraId="55481AF7" w14:textId="0D14C6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tion (Bristol Activities of Daily Living Scale (BADLS)) and agitation (Cohen-Mansfield Agitation Inventory (CMAI)</w:t>
            </w:r>
          </w:p>
        </w:tc>
        <w:tc>
          <w:tcPr>
            <w:tcW w:w="1276" w:type="dxa"/>
          </w:tcPr>
          <w:p w14:paraId="4A3F4DD9" w14:textId="476408A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emant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799A48AF" w14:textId="34E881C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zheimer</w:t>
            </w:r>
          </w:p>
        </w:tc>
        <w:tc>
          <w:tcPr>
            <w:tcW w:w="1134" w:type="dxa"/>
          </w:tcPr>
          <w:p w14:paraId="2EE34D06" w14:textId="42DF3EB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610EA4F0" w14:textId="2AC7AA7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09DA6927" w14:textId="1A4ED8DC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highlight w:val="green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t specified </w:t>
            </w:r>
          </w:p>
        </w:tc>
        <w:tc>
          <w:tcPr>
            <w:tcW w:w="850" w:type="dxa"/>
          </w:tcPr>
          <w:p w14:paraId="1B00A81B" w14:textId="76248EC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99</w:t>
            </w:r>
          </w:p>
        </w:tc>
        <w:tc>
          <w:tcPr>
            <w:tcW w:w="1134" w:type="dxa"/>
          </w:tcPr>
          <w:p w14:paraId="033DCA5C" w14:textId="4C12C8A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1-2 years</w:t>
            </w:r>
          </w:p>
        </w:tc>
        <w:tc>
          <w:tcPr>
            <w:tcW w:w="1418" w:type="dxa"/>
          </w:tcPr>
          <w:p w14:paraId="7488E7E3" w14:textId="085B34E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clinical</w:t>
            </w:r>
          </w:p>
        </w:tc>
        <w:tc>
          <w:tcPr>
            <w:tcW w:w="1134" w:type="dxa"/>
          </w:tcPr>
          <w:p w14:paraId="4334DFB6" w14:textId="4B206ED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ninferiority </w:t>
            </w:r>
          </w:p>
        </w:tc>
        <w:tc>
          <w:tcPr>
            <w:tcW w:w="1134" w:type="dxa"/>
          </w:tcPr>
          <w:p w14:paraId="5E77176A" w14:textId="7931A86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19CA3698" w14:textId="6945224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D9D2D12" w14:textId="26AFECE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harmaceutical industries </w:t>
            </w:r>
          </w:p>
        </w:tc>
      </w:tr>
      <w:tr w:rsidR="00860E73" w:rsidRPr="000D71F3" w14:paraId="770F7301" w14:textId="77777777" w:rsidTr="000D71F3">
        <w:trPr>
          <w:trHeight w:val="280"/>
        </w:trPr>
        <w:tc>
          <w:tcPr>
            <w:tcW w:w="496" w:type="dxa"/>
          </w:tcPr>
          <w:p w14:paraId="0306DD0C" w14:textId="07D35FFB" w:rsidR="00860E73" w:rsidRPr="00EA5B76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</w:t>
            </w:r>
          </w:p>
        </w:tc>
        <w:tc>
          <w:tcPr>
            <w:tcW w:w="1347" w:type="dxa"/>
            <w:noWrap/>
            <w:hideMark/>
          </w:tcPr>
          <w:p w14:paraId="395ABDF9" w14:textId="36A48F07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Barton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et al. 1991</w:t>
            </w:r>
          </w:p>
        </w:tc>
        <w:tc>
          <w:tcPr>
            <w:tcW w:w="1276" w:type="dxa"/>
          </w:tcPr>
          <w:p w14:paraId="6936BE2B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eizure recurrence</w:t>
            </w:r>
          </w:p>
        </w:tc>
        <w:tc>
          <w:tcPr>
            <w:tcW w:w="1276" w:type="dxa"/>
          </w:tcPr>
          <w:p w14:paraId="742A57C0" w14:textId="036137D3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enobarbitone, Phenytoin, Carbamazepine, Valproate, Primidone, Ethosuximide (Antiepileptic drugs)</w:t>
            </w:r>
          </w:p>
        </w:tc>
        <w:tc>
          <w:tcPr>
            <w:tcW w:w="992" w:type="dxa"/>
          </w:tcPr>
          <w:p w14:paraId="177562AE" w14:textId="79AF9FA4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pilepsy </w:t>
            </w:r>
          </w:p>
        </w:tc>
        <w:tc>
          <w:tcPr>
            <w:tcW w:w="1134" w:type="dxa"/>
          </w:tcPr>
          <w:p w14:paraId="0D575F7E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6BF713AD" w14:textId="77777777" w:rsidR="00860E73" w:rsidRPr="00E00E8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00BAC8D1" w14:textId="00C16E0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18B69BDF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013</w:t>
            </w:r>
          </w:p>
        </w:tc>
        <w:tc>
          <w:tcPr>
            <w:tcW w:w="1134" w:type="dxa"/>
          </w:tcPr>
          <w:p w14:paraId="3086785B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31C3FED5" w14:textId="3BB78EC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dpoint/clinical</w:t>
            </w:r>
          </w:p>
        </w:tc>
        <w:tc>
          <w:tcPr>
            <w:tcW w:w="1134" w:type="dxa"/>
          </w:tcPr>
          <w:p w14:paraId="47140350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5CFF2A8" w14:textId="39D2EB5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59D106A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58B963D" w14:textId="001CE59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F067C8" w14:paraId="56A45605" w14:textId="77777777" w:rsidTr="000D71F3">
        <w:trPr>
          <w:trHeight w:val="280"/>
        </w:trPr>
        <w:tc>
          <w:tcPr>
            <w:tcW w:w="496" w:type="dxa"/>
          </w:tcPr>
          <w:p w14:paraId="26BBED31" w14:textId="0585C1AB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8</w:t>
            </w:r>
          </w:p>
        </w:tc>
        <w:tc>
          <w:tcPr>
            <w:tcW w:w="1347" w:type="dxa"/>
            <w:noWrap/>
            <w:hideMark/>
          </w:tcPr>
          <w:p w14:paraId="12874626" w14:textId="141C216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1A225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ergh et al. 2012</w:t>
            </w:r>
          </w:p>
        </w:tc>
        <w:tc>
          <w:tcPr>
            <w:tcW w:w="1276" w:type="dxa"/>
          </w:tcPr>
          <w:p w14:paraId="6A9ACF02" w14:textId="5F402581" w:rsidR="00860E73" w:rsidRPr="001F64AC" w:rsidRDefault="00860E73" w:rsidP="00860E73">
            <w:pPr>
              <w:tabs>
                <w:tab w:val="left" w:pos="505"/>
              </w:tabs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159D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re differences between study groups in the Cornell scale of depression in dementia and the neuropsychiatric inventory (10 item version) after 25 weeks</w:t>
            </w:r>
          </w:p>
        </w:tc>
        <w:tc>
          <w:tcPr>
            <w:tcW w:w="1276" w:type="dxa"/>
          </w:tcPr>
          <w:p w14:paraId="50046A33" w14:textId="74D62393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citalopram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italopram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rtraline or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1F64A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roxet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depressants)</w:t>
            </w:r>
          </w:p>
        </w:tc>
        <w:tc>
          <w:tcPr>
            <w:tcW w:w="992" w:type="dxa"/>
          </w:tcPr>
          <w:p w14:paraId="546B04A3" w14:textId="7B9399A9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zheimer’s disease, dementia or vascular dementia, and neuropsychiatric symptoms (but no depressive disorder)</w:t>
            </w:r>
          </w:p>
        </w:tc>
        <w:tc>
          <w:tcPr>
            <w:tcW w:w="1134" w:type="dxa"/>
          </w:tcPr>
          <w:p w14:paraId="289DC073" w14:textId="640EF54F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6ECD072" w14:textId="6002B73C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060588FF" w14:textId="49BB23E2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1D65617A" w14:textId="1A09D0FB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28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ab/>
            </w:r>
          </w:p>
        </w:tc>
        <w:tc>
          <w:tcPr>
            <w:tcW w:w="1134" w:type="dxa"/>
          </w:tcPr>
          <w:p w14:paraId="555939B2" w14:textId="4E94A84E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5B073A3A" w14:textId="6FD8242A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rimary/clinical</w:t>
            </w:r>
          </w:p>
        </w:tc>
        <w:tc>
          <w:tcPr>
            <w:tcW w:w="1134" w:type="dxa"/>
          </w:tcPr>
          <w:p w14:paraId="3F51B7BC" w14:textId="3EFE4214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D027A05" w14:textId="537B3CA8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30FD9AD" w14:textId="6731AA0A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21E7CBE" w14:textId="467C8DF9" w:rsidR="00860E73" w:rsidRPr="001F64A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s</w:t>
            </w:r>
          </w:p>
        </w:tc>
      </w:tr>
      <w:tr w:rsidR="00860E73" w:rsidRPr="0077708C" w14:paraId="151FA3FA" w14:textId="77777777" w:rsidTr="000D71F3">
        <w:trPr>
          <w:trHeight w:val="270"/>
        </w:trPr>
        <w:tc>
          <w:tcPr>
            <w:tcW w:w="496" w:type="dxa"/>
          </w:tcPr>
          <w:p w14:paraId="7984E537" w14:textId="1179E5B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highlight w:val="yellow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9</w:t>
            </w:r>
          </w:p>
        </w:tc>
        <w:tc>
          <w:tcPr>
            <w:tcW w:w="1347" w:type="dxa"/>
            <w:noWrap/>
            <w:hideMark/>
          </w:tcPr>
          <w:p w14:paraId="7A5A624B" w14:textId="4A741913" w:rsidR="00860E73" w:rsidRPr="00394CA6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</w:pPr>
            <w:r w:rsidRPr="001A225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ialos et al. 1982</w:t>
            </w:r>
          </w:p>
        </w:tc>
        <w:tc>
          <w:tcPr>
            <w:tcW w:w="1276" w:type="dxa"/>
          </w:tcPr>
          <w:p w14:paraId="7879C610" w14:textId="391C2BA9" w:rsidR="00860E73" w:rsidRPr="00394CA6" w:rsidRDefault="00860E73" w:rsidP="00860E73">
            <w:pPr>
              <w:rPr>
                <w:rFonts w:asciiTheme="majorHAnsi" w:hAnsiTheme="majorHAnsi" w:cstheme="majorHAnsi"/>
                <w:color w:val="000000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A</w:t>
            </w:r>
            <w:r w:rsidRPr="00394CA6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ppearance of depressive episode</w:t>
            </w:r>
          </w:p>
        </w:tc>
        <w:tc>
          <w:tcPr>
            <w:tcW w:w="1276" w:type="dxa"/>
          </w:tcPr>
          <w:p w14:paraId="72B04686" w14:textId="77777777" w:rsidR="00860E73" w:rsidRPr="00394CA6" w:rsidRDefault="00860E73" w:rsidP="00860E73">
            <w:pPr>
              <w:rPr>
                <w:rFonts w:asciiTheme="majorHAnsi" w:hAnsiTheme="majorHAnsi" w:cstheme="majorHAnsi"/>
                <w:color w:val="000000"/>
                <w:sz w:val="18"/>
                <w:szCs w:val="18"/>
              </w:rPr>
            </w:pPr>
            <w:r w:rsidRPr="00394CA6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Amitryptiline</w:t>
            </w:r>
          </w:p>
          <w:p w14:paraId="6F8E867A" w14:textId="057EE949" w:rsidR="00860E73" w:rsidRPr="00394CA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394C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depressant</w:t>
            </w:r>
            <w:r w:rsidR="00A856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394C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49C9E3A4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epression</w:t>
            </w:r>
          </w:p>
        </w:tc>
        <w:tc>
          <w:tcPr>
            <w:tcW w:w="1134" w:type="dxa"/>
          </w:tcPr>
          <w:p w14:paraId="612EE504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5F14AD82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37513303" w14:textId="742287F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highlight w:val="yellow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11ECB50" w14:textId="77777777" w:rsidR="00860E73" w:rsidRPr="0012718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2718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7</w:t>
            </w:r>
          </w:p>
        </w:tc>
        <w:tc>
          <w:tcPr>
            <w:tcW w:w="1134" w:type="dxa"/>
          </w:tcPr>
          <w:p w14:paraId="556A9201" w14:textId="77777777" w:rsidR="00860E73" w:rsidRPr="0012718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2718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</w:t>
            </w:r>
          </w:p>
        </w:tc>
        <w:tc>
          <w:tcPr>
            <w:tcW w:w="1418" w:type="dxa"/>
          </w:tcPr>
          <w:p w14:paraId="74701750" w14:textId="7901BAE4" w:rsidR="00860E73" w:rsidRPr="0012718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2718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B3B47EF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7C4356A4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highlight w:val="yellow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E5FC1F9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highlight w:val="yellow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AA1329D" w14:textId="717E749D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721B29" w14:paraId="5D9B1177" w14:textId="77777777" w:rsidTr="000D71F3">
        <w:trPr>
          <w:trHeight w:val="220"/>
        </w:trPr>
        <w:tc>
          <w:tcPr>
            <w:tcW w:w="496" w:type="dxa"/>
          </w:tcPr>
          <w:p w14:paraId="79E279DF" w14:textId="7B2546B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0</w:t>
            </w:r>
          </w:p>
        </w:tc>
        <w:tc>
          <w:tcPr>
            <w:tcW w:w="1347" w:type="dxa"/>
            <w:noWrap/>
            <w:hideMark/>
          </w:tcPr>
          <w:p w14:paraId="006A47DE" w14:textId="19EDB2C8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ranchey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81</w:t>
            </w:r>
          </w:p>
        </w:tc>
        <w:tc>
          <w:tcPr>
            <w:tcW w:w="1276" w:type="dxa"/>
          </w:tcPr>
          <w:p w14:paraId="0853B9D6" w14:textId="5379EE6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laps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level of psychopathology) and symptoms of tardive dyskinesia</w:t>
            </w:r>
          </w:p>
        </w:tc>
        <w:tc>
          <w:tcPr>
            <w:tcW w:w="1276" w:type="dxa"/>
          </w:tcPr>
          <w:p w14:paraId="1CFCAF62" w14:textId="6E616D0C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</w:t>
            </w: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t specified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; </w:t>
            </w: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ll neuroleptics were replaced by equivalent doses of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</w:t>
            </w: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xapine hydrochloride in active form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  <w:p w14:paraId="0F0D0456" w14:textId="1CFAB46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016C2210" w14:textId="092DB2A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07B5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zophren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2C636E3B" w14:textId="513DCA8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D88A848" w14:textId="66D52E2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7EACD3DB" w14:textId="13D1087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47486295" w14:textId="58B0077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3</w:t>
            </w:r>
          </w:p>
        </w:tc>
        <w:tc>
          <w:tcPr>
            <w:tcW w:w="1134" w:type="dxa"/>
          </w:tcPr>
          <w:p w14:paraId="3EFAC8DE" w14:textId="0320A5A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35F8C537" w14:textId="010C59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23B29D48" w14:textId="42C68FC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648A5E1" w14:textId="5457DFB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7C107097" w14:textId="7F3B8C4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1DBC587A" w14:textId="1A2E1A8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353FEE04" w14:textId="77777777" w:rsidTr="000D71F3">
        <w:trPr>
          <w:trHeight w:val="280"/>
        </w:trPr>
        <w:tc>
          <w:tcPr>
            <w:tcW w:w="496" w:type="dxa"/>
          </w:tcPr>
          <w:p w14:paraId="20F9F792" w14:textId="4FD6D93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1</w:t>
            </w:r>
          </w:p>
        </w:tc>
        <w:tc>
          <w:tcPr>
            <w:tcW w:w="1347" w:type="dxa"/>
            <w:noWrap/>
            <w:hideMark/>
          </w:tcPr>
          <w:p w14:paraId="309B60C0" w14:textId="750E290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Buti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5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6927a5a-6804-4785-9f44-eacd5bfda8c4"/>
                <w:id w:val="-826973504"/>
                <w:placeholder>
                  <w:docPart w:val="EF7ADF3703CF44C29FEFE31A3C0543A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2MxNjBiLWY1MDYtNDRiNi1iN2FjLTg1NGEwMzViOGU1YyIsIlJhbmdlTGVuZ3RoIjo0LCJSZWZlcmVuY2VJZCI6IjE2ODkxMDQ2LTEwNzEtNDc0Ny04MmMxLTRiOGY4NWY1NW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NjA3MTMzOCIsIlVyaVN0cmluZyI6Imh0dHA6Ly93d3cubmNiaS5ubG0ubmloLmdvdi9wdWJtZWQvMjYwNzEz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0LTEyLTEyVDIwOjI2OjM1IiwiTW9kaWZpZWRCeSI6Il9Lb3JuZGVybl9oIiwiSWQiOiI5ZDVmNmIyYi1jMmMxLTQ5MjEtYmE2NS05NDFhZWJkOTg4YTYiLCJNb2RpZmllZE9uIjoiMjAyNC0xMi0xMlQyMDoyNj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qY3YuMjAxNS4wNS4wMDIiLCJVcmlTdHJpbmciOiJodHRwczovL2RvaS5vcmcvMTAuMTAxNi9qLmpjdi4yMDE1LjA1LjA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3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3DB6EE1" w14:textId="596843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stained response</w:t>
            </w:r>
          </w:p>
        </w:tc>
        <w:tc>
          <w:tcPr>
            <w:tcW w:w="1276" w:type="dxa"/>
          </w:tcPr>
          <w:p w14:paraId="69B40519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nofovir</w:t>
            </w:r>
          </w:p>
          <w:p w14:paraId="2439925E" w14:textId="634C1F3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viral agents)</w:t>
            </w:r>
          </w:p>
        </w:tc>
        <w:tc>
          <w:tcPr>
            <w:tcW w:w="992" w:type="dxa"/>
          </w:tcPr>
          <w:p w14:paraId="4FB0F7D0" w14:textId="734E09A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patitis B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531FD455" w14:textId="09F0307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7219EB1" w14:textId="3404F6E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d therapy regimen</w:t>
            </w:r>
          </w:p>
        </w:tc>
        <w:tc>
          <w:tcPr>
            <w:tcW w:w="851" w:type="dxa"/>
          </w:tcPr>
          <w:p w14:paraId="2FD1AFAA" w14:textId="70D7A58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1A4CCB8D" w14:textId="0237FDE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</w:t>
            </w:r>
          </w:p>
        </w:tc>
        <w:tc>
          <w:tcPr>
            <w:tcW w:w="1134" w:type="dxa"/>
          </w:tcPr>
          <w:p w14:paraId="0F299BF2" w14:textId="146A79B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4A503D79" w14:textId="56B576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bclinical</w:t>
            </w:r>
          </w:p>
        </w:tc>
        <w:tc>
          <w:tcPr>
            <w:tcW w:w="1134" w:type="dxa"/>
          </w:tcPr>
          <w:p w14:paraId="03532B65" w14:textId="53CEC5F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8B46C67" w14:textId="5FCD541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CAF736E" w14:textId="7C376D8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1EBFC6E" w14:textId="67B0C85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</w:t>
            </w:r>
          </w:p>
        </w:tc>
      </w:tr>
      <w:tr w:rsidR="00860E73" w:rsidRPr="000D71F3" w14:paraId="1C63D173" w14:textId="77777777" w:rsidTr="000D71F3">
        <w:trPr>
          <w:trHeight w:val="220"/>
        </w:trPr>
        <w:tc>
          <w:tcPr>
            <w:tcW w:w="496" w:type="dxa"/>
          </w:tcPr>
          <w:p w14:paraId="709AD210" w14:textId="35CB2929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2</w:t>
            </w:r>
          </w:p>
        </w:tc>
        <w:tc>
          <w:tcPr>
            <w:tcW w:w="1347" w:type="dxa"/>
            <w:noWrap/>
            <w:hideMark/>
          </w:tcPr>
          <w:p w14:paraId="7E799C01" w14:textId="712EB45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Bykerk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 1991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5df57ca5-ce10-45d5-a3e1-8b7706eea3bc"/>
                <w:id w:val="-1001502350"/>
                <w:placeholder>
                  <w:docPart w:val="C6D8944D4D214A438B2348B32EEFEB3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wNGNlNTZjLTJhNDItNGRlNS1hNTUyLWNlNDQwMDQxOGE1ZSIsIlJhbmdlTGVuZ3RoIjo0LCJSZWZlcmVuY2VJZCI6IjU5YTllNjBjLThjNWUtNDlhOS1hYTQwLWIyM2IxMTYwNzg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TYvTkVKTTE5OTEwMTE3MzI0MDMwMyIsIlVyaVN0cmluZyI6Imh0dHBzOi8vZG9pLm9yZy8xMC4xMDU2L05FSk0xOTkxMDExNzMyNDAzMD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IzOjQ3IiwiTW9kaWZpZWRCeSI6Il9Lb3JuZGVybl9oIiwiSWQiOiJiNDZiZGZiNy0wNDY3LTQyYTMtODQzNS1mMzA1ZDk1MmI5YzgiLCJNb2RpZmllZE9uIjoiMjAyNS0wNC0xMVQyMDoyMzo0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ODQxOTIiLCJVcmlTdHJpbmciOiJodHRwOi8vd3d3Lm5jYmkubmxtLm5paC5nb3YvcHVibWVkLzE5ODQxO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A62DDA8" w14:textId="7D7882B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e to the development of a cl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</w:t>
            </w: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al flare-up of SLE on the basis of the development of specific cl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</w:t>
            </w: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al manifestation</w:t>
            </w: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s (defined according American Rheumatism Association Glossary) or an increase in their severity</w:t>
            </w:r>
          </w:p>
        </w:tc>
        <w:tc>
          <w:tcPr>
            <w:tcW w:w="1276" w:type="dxa"/>
          </w:tcPr>
          <w:p w14:paraId="5DDE4348" w14:textId="54ECC64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067C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Hydroxychloroqu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mmunosuppressants)</w:t>
            </w:r>
          </w:p>
        </w:tc>
        <w:tc>
          <w:tcPr>
            <w:tcW w:w="992" w:type="dxa"/>
          </w:tcPr>
          <w:p w14:paraId="32C80569" w14:textId="109848E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DC099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stemic lupus erythematosus</w:t>
            </w:r>
          </w:p>
        </w:tc>
        <w:tc>
          <w:tcPr>
            <w:tcW w:w="1134" w:type="dxa"/>
          </w:tcPr>
          <w:p w14:paraId="3E846855" w14:textId="220D1C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8A360E3" w14:textId="5E86C64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of of effectiveness </w:t>
            </w:r>
          </w:p>
        </w:tc>
        <w:tc>
          <w:tcPr>
            <w:tcW w:w="851" w:type="dxa"/>
          </w:tcPr>
          <w:p w14:paraId="2EC8E6C4" w14:textId="239A8CA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C49C23F" w14:textId="1395683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7</w:t>
            </w:r>
          </w:p>
        </w:tc>
        <w:tc>
          <w:tcPr>
            <w:tcW w:w="1134" w:type="dxa"/>
          </w:tcPr>
          <w:p w14:paraId="64ADCAF1" w14:textId="0F17415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t specified </w:t>
            </w:r>
          </w:p>
        </w:tc>
        <w:tc>
          <w:tcPr>
            <w:tcW w:w="1418" w:type="dxa"/>
          </w:tcPr>
          <w:p w14:paraId="7A4F7AA8" w14:textId="621A511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-primary/clinical</w:t>
            </w:r>
          </w:p>
        </w:tc>
        <w:tc>
          <w:tcPr>
            <w:tcW w:w="1134" w:type="dxa"/>
          </w:tcPr>
          <w:p w14:paraId="56216994" w14:textId="5E397BA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uperiority </w:t>
            </w:r>
          </w:p>
        </w:tc>
        <w:tc>
          <w:tcPr>
            <w:tcW w:w="1134" w:type="dxa"/>
          </w:tcPr>
          <w:p w14:paraId="5ADC37FE" w14:textId="4C7D76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uperiority </w:t>
            </w:r>
          </w:p>
        </w:tc>
        <w:tc>
          <w:tcPr>
            <w:tcW w:w="1134" w:type="dxa"/>
          </w:tcPr>
          <w:p w14:paraId="4D5CF453" w14:textId="3698303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215E0F5" w14:textId="3E8140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7276C8F7" w14:textId="77777777" w:rsidTr="000D71F3">
        <w:trPr>
          <w:trHeight w:val="280"/>
        </w:trPr>
        <w:tc>
          <w:tcPr>
            <w:tcW w:w="496" w:type="dxa"/>
          </w:tcPr>
          <w:p w14:paraId="3C66F655" w14:textId="105DF992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3</w:t>
            </w:r>
          </w:p>
        </w:tc>
        <w:tc>
          <w:tcPr>
            <w:tcW w:w="1347" w:type="dxa"/>
            <w:noWrap/>
            <w:hideMark/>
          </w:tcPr>
          <w:p w14:paraId="5504E548" w14:textId="5C283042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ampbell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9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2dc30ab-3bc7-479f-8e4e-d8078a6ea39f"/>
                <w:id w:val="-296377521"/>
                <w:placeholder>
                  <w:docPart w:val="FC54F26106B1497EBEB5A3EA2C7F2CF8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OTk4ZWUyLTBlOTktNDE2Zi1hZWE5LWI4OWQwYzY0Yjg0MiIsIlJhbmdlTGVuZ3RoIjo0LCJSZWZlcmVuY2VJZCI6IjA4MDJhMzZlLWY5MjktNDA1OC1hNjc3LWQ0YTViNjdjYzg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DQwNDkzMCIsIlVyaVN0cmluZyI6Imh0dHA6Ly93d3cubmNiaS5ubG0ubmloLmdvdi9wdWJtZWQvMTA0MDQ5M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yOjEwIiwiTW9kaWZpZWRCeSI6Il9Lb3JuZGVybl9oIiwiSWQiOiIwOWQyNjZmNi1lMDQ0LTQ1NDAtYWY4MS02Yjk4ODA1Yzk5OTkiLCJNb2RpZmllZE9uIjoiMjAyNS0wNC0xMVQyMDozMjox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TEvai4xNTMyLTU0MTUuMTk5OS50YjAzODQzLngiLCJVcmlTdHJpbmciOiJodHRwczovL2RvaS5vcmcvMTAuMTExMS9qLjE1MzItNTQxNS4xOTk5LnRiMDM4NDMue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7DCE328" w14:textId="69E070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alls</w:t>
            </w:r>
          </w:p>
        </w:tc>
        <w:tc>
          <w:tcPr>
            <w:tcW w:w="1276" w:type="dxa"/>
          </w:tcPr>
          <w:p w14:paraId="2C6C5FF3" w14:textId="0686EBD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DC099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zodiazepine, any other hypnotic or any antidepressant or major tranquilizer, psychotropic medication</w:t>
            </w:r>
          </w:p>
          <w:p w14:paraId="300353DE" w14:textId="4D1E41E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Sedative</w:t>
            </w:r>
            <w:r w:rsidR="00A856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and anxiolytic</w:t>
            </w:r>
            <w:r w:rsidR="00A856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0AB5396D" w14:textId="4E4C99C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134" w:type="dxa"/>
          </w:tcPr>
          <w:p w14:paraId="6568D2E7" w14:textId="2E9C2AC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16FCCA0" w14:textId="502A308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3909CE66" w14:textId="60AFB07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83FE257" w14:textId="49B8D84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3</w:t>
            </w:r>
          </w:p>
        </w:tc>
        <w:tc>
          <w:tcPr>
            <w:tcW w:w="1134" w:type="dxa"/>
          </w:tcPr>
          <w:p w14:paraId="55DB0D41" w14:textId="55634FC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4F9854CC" w14:textId="7AB138D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21F9FC50" w14:textId="1A510AD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0E51599D" w14:textId="3BC1D0E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1E799A0" w14:textId="4C552E4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0CFD74CE" w14:textId="552F463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t specified </w:t>
            </w:r>
          </w:p>
        </w:tc>
      </w:tr>
      <w:tr w:rsidR="00860E73" w:rsidRPr="000D71F3" w14:paraId="321E0830" w14:textId="77777777" w:rsidTr="000D71F3">
        <w:trPr>
          <w:trHeight w:val="280"/>
        </w:trPr>
        <w:tc>
          <w:tcPr>
            <w:tcW w:w="496" w:type="dxa"/>
          </w:tcPr>
          <w:p w14:paraId="5208AC88" w14:textId="1C81E4E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4</w:t>
            </w:r>
          </w:p>
        </w:tc>
        <w:tc>
          <w:tcPr>
            <w:tcW w:w="1347" w:type="dxa"/>
            <w:noWrap/>
            <w:hideMark/>
          </w:tcPr>
          <w:p w14:paraId="31CFC08A" w14:textId="27D1141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ampbell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2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2297d61-e26c-49a2-93b7-9973fac26d50"/>
                <w:id w:val="-78825001"/>
                <w:placeholder>
                  <w:docPart w:val="4634520A55034458A598DEBA2DD3780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YjI5YzhlLWYyNTktNDU0ZS1iMjkyLTRhYWU2OTQwYmQwOCIsIlJhbmdlTGVuZ3RoIjo0LCJSZWZlcmVuY2VJZCI6IjQxZWJhZmQ3LTA4MWUtNDg3ZS1hMjRkLTJhYWE4OGU2OTU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5My9jaWQvY2lzMDEzIiwiVXJpU3RyaW5nIjoiaHR0cHM6Ly9kb2kub3JnLzEwLjEwOTMvY2lkL2Npcz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NTY6MjUiLCJNb2RpZmllZEJ5IjoiX0tvcm5kZXJuX2giLCJJZCI6IjVkZmZlNmU0LTI5ZDAtNDQwNi05ZjdkLTE4NjE0YTYwMWMzZiIsIk1vZGlmaWVkT24iOiIyMDI1LTA0LTExVDIwOjU2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I0MjMxMzMiLCJVcmlTdHJpbmciOiJodHRwOi8vd3d3Lm5jYmkubmxtLm5paC5nb3YvcHVibWVkLzIyNDIzMTM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94BCF9C" w14:textId="7579DFFF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522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pisodes of malaria and diarrhea</w:t>
            </w:r>
          </w:p>
          <w:p w14:paraId="0A1A2D87" w14:textId="4C0FED1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</w:tcPr>
          <w:p w14:paraId="50F6DE27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3118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trimoxazole</w:t>
            </w:r>
          </w:p>
          <w:p w14:paraId="29513AC8" w14:textId="7CC88EF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Infection prophylaxis in chronic disease)</w:t>
            </w:r>
          </w:p>
        </w:tc>
        <w:tc>
          <w:tcPr>
            <w:tcW w:w="992" w:type="dxa"/>
          </w:tcPr>
          <w:p w14:paraId="2C48E0FA" w14:textId="7D1C7E7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IV</w:t>
            </w:r>
          </w:p>
        </w:tc>
        <w:tc>
          <w:tcPr>
            <w:tcW w:w="1134" w:type="dxa"/>
          </w:tcPr>
          <w:p w14:paraId="02EB93E4" w14:textId="3A58652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phylaxis</w:t>
            </w:r>
          </w:p>
        </w:tc>
        <w:tc>
          <w:tcPr>
            <w:tcW w:w="992" w:type="dxa"/>
          </w:tcPr>
          <w:p w14:paraId="229546BB" w14:textId="7FE45C2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nclear/little/no benefit </w:t>
            </w:r>
          </w:p>
        </w:tc>
        <w:tc>
          <w:tcPr>
            <w:tcW w:w="851" w:type="dxa"/>
          </w:tcPr>
          <w:p w14:paraId="53C7308D" w14:textId="0FB41D1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1B9E800B" w14:textId="5A997F7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36</w:t>
            </w:r>
          </w:p>
        </w:tc>
        <w:tc>
          <w:tcPr>
            <w:tcW w:w="1134" w:type="dxa"/>
          </w:tcPr>
          <w:p w14:paraId="2AA2F246" w14:textId="1AE6E39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1-2 years</w:t>
            </w:r>
          </w:p>
        </w:tc>
        <w:tc>
          <w:tcPr>
            <w:tcW w:w="1418" w:type="dxa"/>
          </w:tcPr>
          <w:p w14:paraId="48353DD2" w14:textId="6ADFF76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rimary/clinical</w:t>
            </w:r>
          </w:p>
        </w:tc>
        <w:tc>
          <w:tcPr>
            <w:tcW w:w="1134" w:type="dxa"/>
          </w:tcPr>
          <w:p w14:paraId="3D918BB0" w14:textId="58EE088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3A8B615" w14:textId="3701557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4A5E009F" w14:textId="1072A03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B030530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,</w:t>
            </w:r>
          </w:p>
          <w:p w14:paraId="134AA80F" w14:textId="493DB2D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79D8CDEF" w14:textId="77777777" w:rsidTr="000D71F3">
        <w:trPr>
          <w:trHeight w:val="280"/>
        </w:trPr>
        <w:tc>
          <w:tcPr>
            <w:tcW w:w="496" w:type="dxa"/>
          </w:tcPr>
          <w:p w14:paraId="452CF0E1" w14:textId="5C20F2B2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5</w:t>
            </w:r>
          </w:p>
        </w:tc>
        <w:tc>
          <w:tcPr>
            <w:tcW w:w="1347" w:type="dxa"/>
            <w:noWrap/>
            <w:hideMark/>
          </w:tcPr>
          <w:p w14:paraId="6821C09A" w14:textId="0ADE596A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haiwarith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4145339-4e58-49b2-a78c-17ce802536fc"/>
                <w:id w:val="1234130063"/>
                <w:placeholder>
                  <w:docPart w:val="37ABF00BB29F4A13A5F8A4E6012E4B2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5NGMzOGJkLWRlOGUtNDUwOS05Yzg3LTVkOTdkODI3NDNkMyIsIlJhbmdlTGVuZ3RoIjo0LCJSZWZlcmVuY2VJZCI6IjRjOWIxOGMxLWE5ZWItNDlhZC1iZDYzLTM4OGE0Y2Q2MmI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zMzczNjYyIiwiVXJpU3RyaW5nIjoiaHR0cDovL3d3dy5uY2JpLm5sbS5uaWguZ292L3B1Ym1lZC8yMzM3MzY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TI6MjIiLCJNb2RpZmllZEJ5IjoiX0tvcm5kZXJuX2giLCJJZCI6IjU1YjVkNDk4LTQ5ODItNDViNC1hMWE1LWU2ZTUzMzk0NTAxMyIsIk1vZGlmaWVkT24iOiIyMDI1LTA0LTExVDIwOjUyOjI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OS9hcGMuMjAxMi4wMzAzIiwiVXJpU3RyaW5nIjoiaHR0cHM6Ly9kb2kub3JnLzEwLjEwODkvYXBjLjIwMTIuMDMw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1E6BE1E" w14:textId="5CCC993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540F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cidence of patients who died or developed any of the following Ois (opportunistic infections): PCP, cerebral toxoplamosis, disseminated MAC infection, disseminated penicilli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</w:t>
            </w:r>
            <w:r w:rsidRPr="008540F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sis merneffei, disseminated </w:t>
            </w:r>
            <w:r w:rsidRPr="008540F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histo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l</w:t>
            </w:r>
            <w:r w:rsidRPr="008540F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smosis and cryptococcal meningitis</w:t>
            </w:r>
          </w:p>
        </w:tc>
        <w:tc>
          <w:tcPr>
            <w:tcW w:w="1276" w:type="dxa"/>
          </w:tcPr>
          <w:p w14:paraId="694E2500" w14:textId="06B96079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540F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Cotrimoxazol, antifungal prophylaxis</w:t>
            </w:r>
          </w:p>
          <w:p w14:paraId="3C186D80" w14:textId="34A2803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Infection prophylaxis in chronic disease)</w:t>
            </w:r>
          </w:p>
        </w:tc>
        <w:tc>
          <w:tcPr>
            <w:tcW w:w="992" w:type="dxa"/>
          </w:tcPr>
          <w:p w14:paraId="102D90DC" w14:textId="6E8E688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IV</w:t>
            </w:r>
          </w:p>
        </w:tc>
        <w:tc>
          <w:tcPr>
            <w:tcW w:w="1134" w:type="dxa"/>
          </w:tcPr>
          <w:p w14:paraId="3F1AF4BB" w14:textId="1F2BACC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82B753E" w14:textId="671B586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063D6DB2" w14:textId="37106B5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7DA5F28B" w14:textId="7519070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4</w:t>
            </w:r>
          </w:p>
        </w:tc>
        <w:tc>
          <w:tcPr>
            <w:tcW w:w="1134" w:type="dxa"/>
          </w:tcPr>
          <w:p w14:paraId="6256B721" w14:textId="21BB6E3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33BC57E9" w14:textId="3584506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clinical</w:t>
            </w:r>
          </w:p>
        </w:tc>
        <w:tc>
          <w:tcPr>
            <w:tcW w:w="1134" w:type="dxa"/>
          </w:tcPr>
          <w:p w14:paraId="5B856733" w14:textId="6B9C7C6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7D4FC66" w14:textId="67ACE88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30E3ABF9" w14:textId="4FD3533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9493DE9" w14:textId="71F8497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0F98D652" w14:textId="77777777" w:rsidTr="000D71F3">
        <w:trPr>
          <w:trHeight w:val="280"/>
        </w:trPr>
        <w:tc>
          <w:tcPr>
            <w:tcW w:w="496" w:type="dxa"/>
          </w:tcPr>
          <w:p w14:paraId="0D61562B" w14:textId="1106C713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6</w:t>
            </w:r>
          </w:p>
        </w:tc>
        <w:tc>
          <w:tcPr>
            <w:tcW w:w="1347" w:type="dxa"/>
            <w:noWrap/>
            <w:hideMark/>
          </w:tcPr>
          <w:p w14:paraId="6A336B56" w14:textId="79C1A53A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hen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0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909f776-b736-4285-8909-dd502ad061c6"/>
                <w:id w:val="-1739545022"/>
                <w:placeholder>
                  <w:docPart w:val="E8E66562F2C6412ABD49EDE899B03233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OWI2MzRkLTMxMDgtNDE3Ni05ZGNkLWQyNzAzZjkyMmYwNSIsIlJhbmdlTGVuZ3RoIjo0LCJSZWZlcmVuY2VJZCI6Ijg1MGQzYzI5LWVlMTgtNDI1YS04MzM5LTFhNzJhNTdhYzQ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8xNDcxLTIzMzQtMTAtMTI2IiwiVXJpU3RyaW5nIjoiaHR0cHM6Ly9kb2kub3JnLzEwLjExODYvMTQ3MS0yMzM0LTEwLTEy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TU6MTkiLCJNb2RpZmllZEJ5IjoiX0tvcm5kZXJuX2giLCJJZCI6IjE5YzUxMTUyLWZhZDYtNDJiOC1hZWE4LWQ5NTQxZjM4ODdiNCIsIk1vZGlmaWVkT24iOiIyMDI1LTA0LTExVDIwOjE1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A0OTI2NjAiLCJVcmlTdHJpbmciOiJodHRwOi8vd3d3Lm5jYmkubmxtLm5paC5nb3YvcHVibWVkLzIwNDkyNj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xNToxOSIsIk1vZGlmaWVkQnkiOiJfS29ybmRlcm5faCIsIklkIjoiYThkOWQyZTAtOGI0Yi00MWUwLWEyNTUtMzZkOTJiZTE3MDM5IiwiTW9kaWZpZWRPbiI6IjIwMjUtMDQtMTFUMjA6MTU6MT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yODg1MzkwIiwiVXJpU3RyaW5nIjoiaHR0cHM6Ly93d3cubmNiaS5ubG0ubmloLmdvdi9wbWMvYXJ0aWNsZXMvUE1DMjg4NTM5M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NjOTA5Zjc3Ni1iNzM2LTQyODUtODkwOS1kZDUwMmFkMDYxYzYiLCJUZXh0IjoiKDQ3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1A9B987" w14:textId="05B4F7D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E6C7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laps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49E3F84E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E6C7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Quetiap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  <w:p w14:paraId="773F5079" w14:textId="78CE090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52FF2964" w14:textId="560F604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CE6C7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rst episode psychosis</w:t>
            </w:r>
          </w:p>
        </w:tc>
        <w:tc>
          <w:tcPr>
            <w:tcW w:w="1134" w:type="dxa"/>
          </w:tcPr>
          <w:p w14:paraId="21E3CFD9" w14:textId="42D5300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BA98E99" w14:textId="6476515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72D06A75" w14:textId="7D01EA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090F367" w14:textId="7792702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78</w:t>
            </w:r>
          </w:p>
        </w:tc>
        <w:tc>
          <w:tcPr>
            <w:tcW w:w="1134" w:type="dxa"/>
          </w:tcPr>
          <w:p w14:paraId="13D69BA6" w14:textId="5F9E0E3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t specified </w:t>
            </w:r>
          </w:p>
        </w:tc>
        <w:tc>
          <w:tcPr>
            <w:tcW w:w="1418" w:type="dxa"/>
          </w:tcPr>
          <w:p w14:paraId="2B1DF1FE" w14:textId="602E77C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36D96A13" w14:textId="654BE2C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DC73BB6" w14:textId="0100F9E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F4A82AA" w14:textId="4807F8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66D9CC4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,</w:t>
            </w:r>
          </w:p>
          <w:p w14:paraId="32D6AFF7" w14:textId="712959F0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</w:t>
            </w:r>
          </w:p>
          <w:p w14:paraId="1883B3E3" w14:textId="343354D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312FD818" w14:textId="77777777" w:rsidTr="000D71F3">
        <w:trPr>
          <w:trHeight w:val="280"/>
        </w:trPr>
        <w:tc>
          <w:tcPr>
            <w:tcW w:w="496" w:type="dxa"/>
          </w:tcPr>
          <w:p w14:paraId="7562CCDF" w14:textId="2340A94D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7</w:t>
            </w:r>
          </w:p>
        </w:tc>
        <w:tc>
          <w:tcPr>
            <w:tcW w:w="1347" w:type="dxa"/>
            <w:noWrap/>
            <w:hideMark/>
          </w:tcPr>
          <w:p w14:paraId="6A5A72FB" w14:textId="65178A9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houdhury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7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427a2427-9e10-49e5-a559-a7c20c2f07ca"/>
                <w:id w:val="-294530885"/>
                <w:placeholder>
                  <w:docPart w:val="C0C990C7A81A4D43AED15B3F3B9EAA2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ZmVmZWM5LTY5OWMtNDkwYS04OGJlLTNmYTExMjVmZDg3MyIsIlJhbmdlTGVuZ3RoIjo0LCJSZWZlcmVuY2VJZCI6ImYyNTQyYWZjLWI5MTEtNDBhOC1iMGJkLTNhNWQ1MmM5YWY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IyNDU5MzQiLCJVcmlTdHJpbmciOiJodHRwczovL3d3dy5uY2JpLm5sbS5uaWguZ292L3BtYy9hcnRpY2xlcy9QTUMyMjQ1OTM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Lb3JuZGVybl9oIiwiQ3JlYXRlZE9uIjoiMjAyNS0wNC0xMVQyMDowMTo0MSIsIk1vZGlmaWVkQnkiOiJfS29ybmRlcm5faCIsIklkIjoiNDg4MGVkNjAtMzhhYy00MjVkLWEyZGQtM2NiMDcwYzIyM2IxIiwiTW9kaWZpZWRPbiI6IjIwMjUtMDQtMTFUMjA6MDE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ODE2MjEzNyIsIlVyaVN0cmluZyI6Imh0dHA6Ly93d3cubmNiaS5ubG0ubmloLmdvdi9wdWJtZWQvMTgxNjIxMz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AxOjQxIiwiTW9kaWZpZWRCeSI6Il9Lb3JuZGVybl9oIiwiSWQiOiJkOTlmYWZjMy04YzNiLTQ4NTgtYWNjNC04ZWM1YjEzY2Q3YjgiLCJNb2RpZmllZE9uIjoiMjAyNS0wNC0xMVQyMDowMTo0M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MTQ2NS05OTIxLTgtOTMiLCJVcmlTdHJpbmciOiJodHRwczovL2RvaS5vcmcvMTAuMTE4Ni8xNDY1LTk5MjEtOC05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A1D2E85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E6C7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D exacerbation frequency</w:t>
            </w:r>
          </w:p>
          <w:p w14:paraId="2AF9FDA6" w14:textId="6ABFC60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E6C7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unreported, moderate, severe)</w:t>
            </w:r>
          </w:p>
        </w:tc>
        <w:tc>
          <w:tcPr>
            <w:tcW w:w="1276" w:type="dxa"/>
          </w:tcPr>
          <w:p w14:paraId="53848373" w14:textId="5ED1DE0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</w:t>
            </w:r>
            <w:r w:rsidRPr="00CE6C7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haled corticos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1DB3AAD2" w14:textId="4E644E0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D</w:t>
            </w:r>
          </w:p>
        </w:tc>
        <w:tc>
          <w:tcPr>
            <w:tcW w:w="1134" w:type="dxa"/>
          </w:tcPr>
          <w:p w14:paraId="10ACFE2D" w14:textId="15FADE6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579FCD8D" w14:textId="12B6637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89D85D2" w14:textId="1A11B06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E239CD6" w14:textId="04C5C1F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60</w:t>
            </w:r>
          </w:p>
        </w:tc>
        <w:tc>
          <w:tcPr>
            <w:tcW w:w="1134" w:type="dxa"/>
          </w:tcPr>
          <w:p w14:paraId="77448585" w14:textId="0B9CA3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1AC33FF9" w14:textId="5473840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4F79E249" w14:textId="63F9198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11EAF884" w14:textId="643A012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7E4CAC4D" w14:textId="1E6014B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9E64C50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,</w:t>
            </w:r>
          </w:p>
          <w:p w14:paraId="630A4C50" w14:textId="358F498E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,</w:t>
            </w:r>
          </w:p>
          <w:p w14:paraId="52E5CB41" w14:textId="54B3600B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5E7B09B2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4142A3FA" w14:textId="77777777" w:rsidTr="000D71F3">
        <w:trPr>
          <w:trHeight w:val="280"/>
        </w:trPr>
        <w:tc>
          <w:tcPr>
            <w:tcW w:w="496" w:type="dxa"/>
          </w:tcPr>
          <w:p w14:paraId="1381CFD0" w14:textId="253803F5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8</w:t>
            </w:r>
          </w:p>
        </w:tc>
        <w:tc>
          <w:tcPr>
            <w:tcW w:w="1347" w:type="dxa"/>
            <w:noWrap/>
            <w:hideMark/>
          </w:tcPr>
          <w:p w14:paraId="760E0FCA" w14:textId="5D554C02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ook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8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ac5df3c6-afb8-46de-b9d2-1de9965ec441"/>
                <w:id w:val="1685703262"/>
                <w:placeholder>
                  <w:docPart w:val="40362F01B1A344A6BE5C424571B744FF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5NDZmMzdkLWM3ZjYtNDBjZC05MmI5LTdkZWMzYzk3MTBlZCIsIlJhbmdlTGVuZ3RoIjo0LCJSZWZlcmVuY2VJZCI6IjRhYzBjMDU0LWFjYmItNGFlNS05NDgyLTEwNTU4ODE0NmN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k0MTQ3MyIsIlVyaVN0cmluZyI6Imh0dHA6Ly93d3cubmNiaS5ubG0ubmloLmdvdi9wdWJtZWQvMjk0MTQ3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TM6NDciLCJNb2RpZmllZEJ5IjoiX0tvcm5kZXJuX2giLCJJZCI6IjVlM2RiZDI5LTIyNTItNDkwYS05MDEzLWVmNWM0YTkzMTQ5MSIsIk1vZGlmaWVkT24iOiIyMDI1LTA0LTExVDIwOjUz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MTY1LTAzMjcoODYpOTAwMzEtNSIsIlVyaVN0cmluZyI6Imh0dHBzOi8vZG9pLm9yZy8xMC4xMDE2LzAxNjUtMDMyNyg4Nik5MDAzMS0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4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4809F30" w14:textId="39DBDB29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valuation of the relapse rate</w:t>
            </w:r>
          </w:p>
        </w:tc>
        <w:tc>
          <w:tcPr>
            <w:tcW w:w="1276" w:type="dxa"/>
          </w:tcPr>
          <w:p w14:paraId="2567B002" w14:textId="309675DD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ricyclic antidrepressant: Desipramine, Amitriptyline, Doxepin, Imipramine (Antidepressants)</w:t>
            </w:r>
          </w:p>
        </w:tc>
        <w:tc>
          <w:tcPr>
            <w:tcW w:w="992" w:type="dxa"/>
          </w:tcPr>
          <w:p w14:paraId="15D7FFB7" w14:textId="095CDFF8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Depression </w:t>
            </w:r>
          </w:p>
        </w:tc>
        <w:tc>
          <w:tcPr>
            <w:tcW w:w="1134" w:type="dxa"/>
          </w:tcPr>
          <w:p w14:paraId="1A79D1CB" w14:textId="4D51058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4E722912" w14:textId="4F2B3BD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0C9E6698" w14:textId="523A81D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3D27A89" w14:textId="0DCE22B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5</w:t>
            </w:r>
          </w:p>
        </w:tc>
        <w:tc>
          <w:tcPr>
            <w:tcW w:w="1134" w:type="dxa"/>
          </w:tcPr>
          <w:p w14:paraId="2CB39EC8" w14:textId="2BC52A8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01DF1D4D" w14:textId="1C97D95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6773C0C0" w14:textId="627B25D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EB68547" w14:textId="115D54E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1B23EB7B" w14:textId="62A6DBF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4C0D9CBC" w14:textId="7EBF648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1AB33343" w14:textId="77777777" w:rsidTr="000D71F3">
        <w:trPr>
          <w:trHeight w:val="220"/>
        </w:trPr>
        <w:tc>
          <w:tcPr>
            <w:tcW w:w="496" w:type="dxa"/>
          </w:tcPr>
          <w:p w14:paraId="349972D5" w14:textId="63B72B50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9</w:t>
            </w:r>
          </w:p>
        </w:tc>
        <w:tc>
          <w:tcPr>
            <w:tcW w:w="1347" w:type="dxa"/>
            <w:noWrap/>
            <w:hideMark/>
          </w:tcPr>
          <w:p w14:paraId="7DD71404" w14:textId="41805EE4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1A225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oulter et al. 198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1e7e5a2a-a8e2-45fd-87c3-d4db6e6a258c"/>
                <w:id w:val="1701280345"/>
                <w:placeholder>
                  <w:docPart w:val="FEE59E8F8C4D4673AFFFA1B17F1672A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zZWNkMTJjLTRiYmQtNDRmMi04ZTAzLTcyNDkyYmJmNmJmNSIsIlJhbmdlTGVuZ3RoIjo0LCJSZWZlcmVuY2VJZCI6Ijg0ZDNjZGI4LTc5N2EtNGNjNy05NzdjLWU3OWIwMDhhMzB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vdWx0ZXIiLCJNaWRkbGVOYW1lIjoiTC4iLCJQcm90ZWN0ZWQiOmZhbHNlLCJTZXgiOjAsIkNyZWF0ZWRCeSI6Il9Lb3JuZGVybl9oIiwiQ3JlYXRlZE9uIjoiMjAyNS0wNC0xMVQyMDo1NDo1MyIsIk1vZGlmaWVkQnkiOiJfS29ybmRlcm5faCIsIklkIjoiYjlhNmE4YzQtM2RmMS00NzE5LTk0NDYtZDUwMzdmZDBiODk5IiwiTW9kaWZpZWRPbiI6IjIwMjUtMDQtMTFUMjA6NTQ6NT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E0NzY4NyIsIlVyaVN0cmluZyI6Imh0dHA6Ly93d3cubmNiaS5ubG0ubmloLmdvdi9wdWJtZWQvMzE0NzY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F27D7F6" w14:textId="4A5FDFF5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eizure frequency</w:t>
            </w:r>
          </w:p>
        </w:tc>
        <w:tc>
          <w:tcPr>
            <w:tcW w:w="1276" w:type="dxa"/>
          </w:tcPr>
          <w:p w14:paraId="1B8CFEAC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arbiturate (Phenobarbital, Primidone)</w:t>
            </w:r>
          </w:p>
          <w:p w14:paraId="7694D19B" w14:textId="0B12BD31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epileptic drugs)</w:t>
            </w:r>
          </w:p>
        </w:tc>
        <w:tc>
          <w:tcPr>
            <w:tcW w:w="992" w:type="dxa"/>
          </w:tcPr>
          <w:p w14:paraId="463A0DF6" w14:textId="37070A1A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pilepsy</w:t>
            </w:r>
          </w:p>
        </w:tc>
        <w:tc>
          <w:tcPr>
            <w:tcW w:w="1134" w:type="dxa"/>
          </w:tcPr>
          <w:p w14:paraId="3C366A83" w14:textId="7BCC5D4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EA0FCC2" w14:textId="1E55907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10D57CC" w14:textId="66F6EF2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07EE053B" w14:textId="696AA90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5</w:t>
            </w:r>
          </w:p>
        </w:tc>
        <w:tc>
          <w:tcPr>
            <w:tcW w:w="1134" w:type="dxa"/>
          </w:tcPr>
          <w:p w14:paraId="514B4CEC" w14:textId="3E20DFE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50D2E52E" w14:textId="301F1A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45AF01AF" w14:textId="2EFE463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5E06698" w14:textId="761F165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CCCD51E" w14:textId="4C7D740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918E26D" w14:textId="1FF28D1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1EB3ECB" w14:textId="77777777" w:rsidTr="000D71F3">
        <w:trPr>
          <w:trHeight w:val="280"/>
        </w:trPr>
        <w:tc>
          <w:tcPr>
            <w:tcW w:w="496" w:type="dxa"/>
          </w:tcPr>
          <w:p w14:paraId="67C245A3" w14:textId="20A9AE92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0</w:t>
            </w:r>
          </w:p>
        </w:tc>
        <w:tc>
          <w:tcPr>
            <w:tcW w:w="1347" w:type="dxa"/>
            <w:noWrap/>
            <w:hideMark/>
          </w:tcPr>
          <w:p w14:paraId="22F6762D" w14:textId="0AB7A63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Curran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0133c05-632d-49ca-9e8e-4a2d5a035f00"/>
                <w:id w:val="1760174998"/>
                <w:placeholder>
                  <w:docPart w:val="C1F910B11FF74BD0972CD882DE3A2062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OGJmOTA2LTU4YjMtNDRhZi1hZjM2LWEwODE0Y2NiZmNjMCIsIlJhbmdlTGVuZ3RoIjo0LCJSZWZlcmVuY2VJZCI6ImE0MGViNWZiLTgzODEtNDdiMi05ZmZkLTgxMTgzMDFiYmM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0NTgwMDc3IiwiVXJpU3RyaW5nIjoiaHR0cDovL3d3dy5uY2JpLm5sbS5uaWguZ292L3B1Ym1lZC8xNDU4MDA3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QtMTItMTJUMjA6MjI6MTAiLCJNb2RpZmllZEJ5IjoiX0tvcm5kZXJuX2giLCJJZCI6ImE1Mzc4OGE3LWYyOWYtNDg0MS1iMzZmLTkyNjhlOTAzYWMwZSIsIk1vZGlmaWVkT24iOiIyMDI0LTEyLTEyVDIwOjIyOjE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y9zMDAzMzI5MTcwMzAwODIxMyIsIlVyaVN0cmluZyI6Imh0dHBzOi8vZG9pLm9yZy8xMC4xMDE3L3MwMDMzMjkxNzAzMDA4MjE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4206EC4" w14:textId="66DC916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F13B9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nges in patients’ cognitive function, quality of life, mood and sleep</w:t>
            </w:r>
          </w:p>
        </w:tc>
        <w:tc>
          <w:tcPr>
            <w:tcW w:w="1276" w:type="dxa"/>
          </w:tcPr>
          <w:p w14:paraId="4B464DEA" w14:textId="49E2D17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13B9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enzodiazep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edatives and Anxiolytics)</w:t>
            </w:r>
          </w:p>
        </w:tc>
        <w:tc>
          <w:tcPr>
            <w:tcW w:w="992" w:type="dxa"/>
          </w:tcPr>
          <w:p w14:paraId="6327D562" w14:textId="6D4A150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</w:t>
            </w:r>
            <w:r w:rsidRPr="00F13B9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g-term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F13B9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zodiazepine users</w:t>
            </w:r>
          </w:p>
        </w:tc>
        <w:tc>
          <w:tcPr>
            <w:tcW w:w="1134" w:type="dxa"/>
          </w:tcPr>
          <w:p w14:paraId="0A320678" w14:textId="6E10A30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C2ED25B" w14:textId="7E216B6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6B48BFB4" w14:textId="6127ACA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0EF43A4" w14:textId="73F7A6E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92</w:t>
            </w:r>
          </w:p>
        </w:tc>
        <w:tc>
          <w:tcPr>
            <w:tcW w:w="1134" w:type="dxa"/>
          </w:tcPr>
          <w:p w14:paraId="5602D01B" w14:textId="46184ED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44F67A5E" w14:textId="625B55E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3EC14AD4" w14:textId="270E90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8608953" w14:textId="554EDC2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4A80F49E" w14:textId="6BBA3F4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50352578" w14:textId="728A386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</w:t>
            </w:r>
          </w:p>
        </w:tc>
      </w:tr>
      <w:tr w:rsidR="00860E73" w:rsidRPr="000D71F3" w14:paraId="523BA441" w14:textId="77777777" w:rsidTr="000D71F3">
        <w:trPr>
          <w:trHeight w:val="280"/>
        </w:trPr>
        <w:tc>
          <w:tcPr>
            <w:tcW w:w="496" w:type="dxa"/>
          </w:tcPr>
          <w:p w14:paraId="58D4AF30" w14:textId="2415D2C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21</w:t>
            </w:r>
          </w:p>
        </w:tc>
        <w:tc>
          <w:tcPr>
            <w:tcW w:w="1347" w:type="dxa"/>
            <w:noWrap/>
            <w:hideMark/>
          </w:tcPr>
          <w:p w14:paraId="72519C2D" w14:textId="167F307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De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Jonge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4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7d6e2e59-428b-4c08-9d46-d23a24e1d313"/>
                <w:id w:val="-876701213"/>
                <w:placeholder>
                  <w:docPart w:val="145A7CF1B54A4B2BA236996AA0565392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mOWFmZmUyLWYxNTUtNDgwZC1iMTQ0LTJmY2JlYTA3ZTlhZiIsIlJhbmdlTGVuZ3RoIjo0LCJSZWZlcmVuY2VJZCI6ImJiZTFmZWYyLTc4ZjktNDE0NS05YmRlLTM0ZDgzZWIyZmF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ODEzNjY3MCIsIlVyaVN0cmluZyI6Imh0dHA6Ly93d3cubmNiaS5ubG0ubmloLmdvdi9wdWJtZWQvODEzNjY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jk6MzIiLCJNb2RpZmllZEJ5IjoiX0tvcm5kZXJuX2giLCJJZCI6ImRiMTYxMWU3LWQxM2MtNDFjMy1hNGFjLWYxNjJiYWE1YTdlNCIsIk1vZGlmaWVkT24iOiIyMDI1LTA0LTExVDIwOjI5OjM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zNi9ibWouMzA4LjY5MjcuNTExIiwiVXJpU3RyaW5nIjoiaHR0cHM6Ly9kb2kub3JnLzEwLjExMzYvYm1qLjMwOC42OTI3LjUx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k6MzIiLCJNb2RpZmllZEJ5IjoiX0tvcm5kZXJuX2giLCJJZCI6ImYzYjJkYzRhLTU0NTItNDFkYy04YTYwLWNmNmU5YmQwMTk3ZiIsIk1vZGlmaWVkT24iOiIyMDI1LTA0LTExVDIwOjI5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jU0Mjc4NiIsIlVyaVN0cmluZyI6Imh0dHBzOi8vd3d3Lm5jYmkubmxtLm5paC5nb3YvcG1jL2FydGljbGVzL1BNQzI1NDI3OD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FE15F16" w14:textId="49AA4D3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 in volumetrically determined ankle oedema</w:t>
            </w:r>
          </w:p>
        </w:tc>
        <w:tc>
          <w:tcPr>
            <w:tcW w:w="1276" w:type="dxa"/>
          </w:tcPr>
          <w:p w14:paraId="64FA9EEA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uretic drugs (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r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emid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iamtere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milor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drochlor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thiaz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itiz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metan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lortalido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frus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ironolactone)</w:t>
            </w:r>
          </w:p>
          <w:p w14:paraId="4409A8D5" w14:textId="0592C69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hypertensive agents)</w:t>
            </w:r>
          </w:p>
        </w:tc>
        <w:tc>
          <w:tcPr>
            <w:tcW w:w="992" w:type="dxa"/>
          </w:tcPr>
          <w:p w14:paraId="419EC50D" w14:textId="2B9AC43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kle odema</w:t>
            </w:r>
          </w:p>
        </w:tc>
        <w:tc>
          <w:tcPr>
            <w:tcW w:w="1134" w:type="dxa"/>
          </w:tcPr>
          <w:p w14:paraId="02FA5D1E" w14:textId="010AF9C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9D2EFC2" w14:textId="0DE878A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evidence</w:t>
            </w:r>
          </w:p>
        </w:tc>
        <w:tc>
          <w:tcPr>
            <w:tcW w:w="851" w:type="dxa"/>
          </w:tcPr>
          <w:p w14:paraId="0C44D799" w14:textId="19B9CEC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80FC533" w14:textId="5F33199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63</w:t>
            </w:r>
          </w:p>
        </w:tc>
        <w:tc>
          <w:tcPr>
            <w:tcW w:w="1134" w:type="dxa"/>
          </w:tcPr>
          <w:p w14:paraId="200D0D58" w14:textId="5F243C4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2FC5BE50" w14:textId="129D1F4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5022D8A1" w14:textId="44EEEE9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3DD82F6" w14:textId="031ECBD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43F5F57A" w14:textId="47DBF96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4DD7288E" w14:textId="631AFC0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4F7558E0" w14:textId="77777777" w:rsidTr="000D71F3">
        <w:trPr>
          <w:trHeight w:val="280"/>
        </w:trPr>
        <w:tc>
          <w:tcPr>
            <w:tcW w:w="496" w:type="dxa"/>
          </w:tcPr>
          <w:p w14:paraId="55193531" w14:textId="33F2791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2</w:t>
            </w:r>
          </w:p>
        </w:tc>
        <w:tc>
          <w:tcPr>
            <w:tcW w:w="1347" w:type="dxa"/>
            <w:noWrap/>
            <w:hideMark/>
          </w:tcPr>
          <w:p w14:paraId="431A8200" w14:textId="16BBF83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Farmer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9d5678dc-dbcb-471b-b8b5-4de5326b0a5e"/>
                <w:id w:val="816076695"/>
                <w:placeholder>
                  <w:docPart w:val="069DE3211F1A4A528ABE26DB7AF6DF2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hMzc3NjNlLWI0NGYtNDA2MS1hNjViLTk3MjkyN2ZmMDI5ZCIsIlJhbmdlTGVuZ3RoIjo0LCJSZWZlcmVuY2VJZCI6ImFkYmJiZTBmLTFlNWEtNDYyNy05NDQzLTk4ZjI2YTE2Y2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2MTk5NCIsIlVyaVN0cmluZyI6Imh0dHA6Ly93d3cubmNiaS5ubG0ubmloLmdvdi9wdWJtZWQvMTcwNjE5O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Q3OjAyIiwiTW9kaWZpZWRCeSI6Il9Lb3JuZGVybl9oIiwiSWQiOiJlNjNkZDQ3OS0yMzdhLTQxY2ItYjIxMS05ZDUyMGQ5OGI4NWYiLCJNb2RpZmllZE9uIjoiMjAyNS0wNC0xMVQxOTo0Nz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ai4xNjAwLTYxNDMuMjAwNi4wMTU1Ny54IiwiVXJpU3RyaW5nIjoiaHR0cHM6Ly9kb2kub3JnLzEwLjExMTEvai4xNjAwLTYxNDMuMjAwNi4wMTU1Ny5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AFA14BC" w14:textId="3BDDF22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cidence of biopsy proven acute cellular rejection 1 year following steroid withdrawal</w:t>
            </w:r>
          </w:p>
        </w:tc>
        <w:tc>
          <w:tcPr>
            <w:tcW w:w="1276" w:type="dxa"/>
          </w:tcPr>
          <w:p w14:paraId="591B002C" w14:textId="5BE2FD29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  <w:p w14:paraId="16FA6F3A" w14:textId="6B4FB95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2089D286" w14:textId="661E79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4061C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al transplantation</w:t>
            </w:r>
          </w:p>
        </w:tc>
        <w:tc>
          <w:tcPr>
            <w:tcW w:w="1134" w:type="dxa"/>
          </w:tcPr>
          <w:p w14:paraId="625E18F9" w14:textId="1116E3F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4EF0EE6F" w14:textId="66ACC76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0BF7FA55" w14:textId="2F66CBF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34B58D5" w14:textId="5DD90E1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2</w:t>
            </w:r>
          </w:p>
        </w:tc>
        <w:tc>
          <w:tcPr>
            <w:tcW w:w="1134" w:type="dxa"/>
          </w:tcPr>
          <w:p w14:paraId="3C9BC7EF" w14:textId="598B322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1-2 years</w:t>
            </w:r>
          </w:p>
        </w:tc>
        <w:tc>
          <w:tcPr>
            <w:tcW w:w="1418" w:type="dxa"/>
          </w:tcPr>
          <w:p w14:paraId="3F51EC86" w14:textId="2EABD3F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44EB9C35" w14:textId="552A0AE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1DD47AB1" w14:textId="634266F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7B739F2E" w14:textId="1102C6B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DAEA179" w14:textId="48D8316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68D7CFD1" w14:textId="77777777" w:rsidTr="000D71F3">
        <w:trPr>
          <w:trHeight w:val="280"/>
        </w:trPr>
        <w:tc>
          <w:tcPr>
            <w:tcW w:w="496" w:type="dxa"/>
          </w:tcPr>
          <w:p w14:paraId="63DF72DF" w14:textId="2843B35A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3</w:t>
            </w:r>
          </w:p>
        </w:tc>
        <w:tc>
          <w:tcPr>
            <w:tcW w:w="1347" w:type="dxa"/>
            <w:noWrap/>
            <w:hideMark/>
          </w:tcPr>
          <w:p w14:paraId="0E46CBA0" w14:textId="6DEF4A77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Findlay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89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24156d9c-f7f9-4872-9047-f90de5677e4a"/>
                <w:id w:val="644929549"/>
                <w:placeholder>
                  <w:docPart w:val="5A94C932651F4F718E13E7B12071EC2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MzAwNjg4LTUzMjUtNGRkNy1hY2E1LWEwODIzNTA3MmZjZCIsIlJhbmdlTGVuZ3RoIjo0LCJSZWZlcmVuY2VJZCI6IjZkMzU0NDJlLWNlMjctNDYzNi05ZmE5LTgzNDA5ODVkMTN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3BzLjkzMDA0MDIxMCIsIlVyaVN0cmluZyI6Imh0dHBzOi8vZG9pLm9yZy8xMC4xMDAyL2dwcy45MzAwNDAyM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CFE8135" w14:textId="05EC163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primary outcome discernible</w:t>
            </w:r>
          </w:p>
        </w:tc>
        <w:tc>
          <w:tcPr>
            <w:tcW w:w="1276" w:type="dxa"/>
          </w:tcPr>
          <w:p w14:paraId="6C63D3F0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B73A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hioridaz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  <w:p w14:paraId="5AAF9E0D" w14:textId="4DFBF9B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1E4F43B9" w14:textId="5E2A448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AB73A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ile dementia, Alzheimer type</w:t>
            </w:r>
          </w:p>
        </w:tc>
        <w:tc>
          <w:tcPr>
            <w:tcW w:w="1134" w:type="dxa"/>
          </w:tcPr>
          <w:p w14:paraId="61E5D25E" w14:textId="05771F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8C448E6" w14:textId="53FF12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D2D76D9" w14:textId="7F29970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44352DC3" w14:textId="7D27B79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6</w:t>
            </w:r>
          </w:p>
        </w:tc>
        <w:tc>
          <w:tcPr>
            <w:tcW w:w="1134" w:type="dxa"/>
          </w:tcPr>
          <w:p w14:paraId="47295DE4" w14:textId="3B6AB76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1903DBAE" w14:textId="6C2FC61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Missing </w:t>
            </w:r>
          </w:p>
        </w:tc>
        <w:tc>
          <w:tcPr>
            <w:tcW w:w="1134" w:type="dxa"/>
          </w:tcPr>
          <w:p w14:paraId="440F729C" w14:textId="5A247D2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FACA0B1" w14:textId="647CC9E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C9D6DDC" w14:textId="2EB3C30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5" w:type="dxa"/>
          </w:tcPr>
          <w:p w14:paraId="7E8C564D" w14:textId="0E42682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63F12E95" w14:textId="77777777" w:rsidTr="000D71F3">
        <w:trPr>
          <w:trHeight w:val="280"/>
        </w:trPr>
        <w:tc>
          <w:tcPr>
            <w:tcW w:w="496" w:type="dxa"/>
          </w:tcPr>
          <w:p w14:paraId="3A4C6AE7" w14:textId="7A3A712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4</w:t>
            </w:r>
          </w:p>
        </w:tc>
        <w:tc>
          <w:tcPr>
            <w:tcW w:w="1347" w:type="dxa"/>
            <w:noWrap/>
            <w:hideMark/>
          </w:tcPr>
          <w:p w14:paraId="20AE01ED" w14:textId="61D6B5B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George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206208a6-499f-4ed7-a4d9-2402ebc81d16"/>
                <w:id w:val="-287513388"/>
                <w:placeholder>
                  <w:docPart w:val="A44DEC40C8A34C37B0F6ACBAD07B254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EzMGMxLTQ0ZDktNGYwOS1iOWU3LTg0ZDA4YTI2N2Y5ZiIsIlJhbmdlTGVuZ3RoIjo0LCJSZWZlcmVuY2VJZCI6IjZjNzNmNTM2LWQxNWQtNDRlZS1iZmY4LTRhY2E5MDA5NDl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3MwMDEyLTM2OTIoMTUpMzMzOTItNCIsIlVyaVN0cmluZyI6Imh0dHBzOi8vZG9pLm9yZy8xMC4xMDE2L3MwMDEyLTM2OTIoMTUpMzMzOTIt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Dg6MjUiLCJNb2RpZmllZEJ5IjoiX0tvcm5kZXJuX2giLCJJZCI6IjhiYjI5MzIwLWU5OGYtNDQ4YS04OTRiLTg3ZTcxNjMyNGQ2MSIsIk1vZGlmaWVkT24iOiIyMDI1LTA0LTExVDE5OjQ4OjI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Q2MDUwMzAiLCJVcmlTdHJpbmciOiJodHRwOi8vd3d3Lm5jYmkubmxtLm5paC5nb3YvcHVibWVkLzE0NjA1MDM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E8CAB0D" w14:textId="1CB491B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AB73A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ccurence of anginal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B73A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s</w:t>
            </w:r>
          </w:p>
        </w:tc>
        <w:tc>
          <w:tcPr>
            <w:tcW w:w="1276" w:type="dxa"/>
          </w:tcPr>
          <w:p w14:paraId="058AF648" w14:textId="7A54F67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A66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itrate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hypertensive agents)</w:t>
            </w:r>
          </w:p>
        </w:tc>
        <w:tc>
          <w:tcPr>
            <w:tcW w:w="992" w:type="dxa"/>
          </w:tcPr>
          <w:p w14:paraId="3F16D27E" w14:textId="1431693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A66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eart failure</w:t>
            </w:r>
          </w:p>
        </w:tc>
        <w:tc>
          <w:tcPr>
            <w:tcW w:w="1134" w:type="dxa"/>
          </w:tcPr>
          <w:p w14:paraId="6995F74D" w14:textId="007AFE2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93D2269" w14:textId="76E8BCC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nclear/little/no benefit </w:t>
            </w:r>
          </w:p>
        </w:tc>
        <w:tc>
          <w:tcPr>
            <w:tcW w:w="851" w:type="dxa"/>
          </w:tcPr>
          <w:p w14:paraId="795DDD06" w14:textId="6C6CE0B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20F528F1" w14:textId="2A60C06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20</w:t>
            </w:r>
          </w:p>
        </w:tc>
        <w:tc>
          <w:tcPr>
            <w:tcW w:w="1134" w:type="dxa"/>
          </w:tcPr>
          <w:p w14:paraId="78305F78" w14:textId="2D1B646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72CB6817" w14:textId="1524E2B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06530F9" w14:textId="4F21D8F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5146240" w14:textId="480F430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3A0A0805" w14:textId="7282F36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DE276B8" w14:textId="1DEE315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6E26B1A" w14:textId="77777777" w:rsidTr="000D71F3">
        <w:trPr>
          <w:trHeight w:val="280"/>
        </w:trPr>
        <w:tc>
          <w:tcPr>
            <w:tcW w:w="496" w:type="dxa"/>
          </w:tcPr>
          <w:p w14:paraId="3694FDBF" w14:textId="0D781797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5</w:t>
            </w:r>
          </w:p>
        </w:tc>
        <w:tc>
          <w:tcPr>
            <w:tcW w:w="1347" w:type="dxa"/>
            <w:noWrap/>
            <w:hideMark/>
          </w:tcPr>
          <w:p w14:paraId="0CD74648" w14:textId="4A518CF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Ghaemi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0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378d3b8-e98a-4b5e-a9a5-402f9228704d"/>
                <w:id w:val="-907686666"/>
                <w:placeholder>
                  <w:docPart w:val="F792BB357B144D0BA14EFCE6CFFDAE0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NTdjZThlLWNlNDQtNGNiYy1iYjAwLWE3MGQ5MDljZGM0NSIsIlJhbmdlTGVuZ3RoIjo0LCJSZWZlcmVuY2VJZCI6IjBlMmEwMmI2LTc2MDgtNGQxNi1hZjllLTg3YWYzZWYwYTk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MDg4L0pDUC4wOG0wNDkwOWdyZSIsIlVyaVN0cmluZyI6Imh0dHBzOi8vZG9pLm9yZy8xMC40MDg4L0pDUC4wOG0wNDkwOWdy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QtMTItMTJUMjA6MzM6MDgiLCJNb2RpZmllZEJ5IjoiX0tvcm5kZXJuX2giLCJJZCI6IjA1NGMxNjZlLTI1MjEtNDMzOS1iOTE4LTc1NjI1YTA2NTMyNyIsIk1vZGlmaWVkT24iOiIyMDI0LTEyLTEyVDIwOjMzOjA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jA0MDk0NDQiLCJVcmlTdHJpbmciOiJodHRwOi8vd3d3Lm5jYmkubmxtLm5paC5nb3YvcHVibWVkLzIwNDA5ND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9AFECFB" w14:textId="0CC9E14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</w:t>
            </w:r>
            <w:r w:rsidRPr="00AA66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an change on the depressive subscale of the CMF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A66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(STEP-BD Clinical Monitoring Form) evaluation of the less studied </w:t>
            </w:r>
            <w:r w:rsidRPr="00AA66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subsyndromal component</w:t>
            </w:r>
          </w:p>
        </w:tc>
        <w:tc>
          <w:tcPr>
            <w:tcW w:w="1276" w:type="dxa"/>
          </w:tcPr>
          <w:p w14:paraId="52407D43" w14:textId="1C895E7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Bupropion, Venlafaxine, Paroxetine, Citalopram</w:t>
            </w:r>
          </w:p>
          <w:p w14:paraId="2D233532" w14:textId="0A0D13B9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depressants)</w:t>
            </w:r>
          </w:p>
        </w:tc>
        <w:tc>
          <w:tcPr>
            <w:tcW w:w="992" w:type="dxa"/>
          </w:tcPr>
          <w:p w14:paraId="3ABC9B1A" w14:textId="306C66CD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ipolar depression</w:t>
            </w:r>
          </w:p>
        </w:tc>
        <w:tc>
          <w:tcPr>
            <w:tcW w:w="1134" w:type="dxa"/>
          </w:tcPr>
          <w:p w14:paraId="70970969" w14:textId="48A1583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6D510098" w14:textId="772673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nclear/little/no benefit </w:t>
            </w:r>
          </w:p>
        </w:tc>
        <w:tc>
          <w:tcPr>
            <w:tcW w:w="851" w:type="dxa"/>
          </w:tcPr>
          <w:p w14:paraId="5790C65F" w14:textId="512C7F9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8170DCA" w14:textId="1DB43EA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0</w:t>
            </w:r>
          </w:p>
        </w:tc>
        <w:tc>
          <w:tcPr>
            <w:tcW w:w="1134" w:type="dxa"/>
          </w:tcPr>
          <w:p w14:paraId="5778F212" w14:textId="79D1AD3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3-4 years</w:t>
            </w:r>
          </w:p>
        </w:tc>
        <w:tc>
          <w:tcPr>
            <w:tcW w:w="1418" w:type="dxa"/>
          </w:tcPr>
          <w:p w14:paraId="55EB87C3" w14:textId="6E45EDA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47C41AE8" w14:textId="61A6B01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94912AB" w14:textId="25FC860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135E028A" w14:textId="1F2DCB7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8942880" w14:textId="6E6C538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4A0D747D" w14:textId="77777777" w:rsidTr="000D71F3">
        <w:trPr>
          <w:trHeight w:val="280"/>
        </w:trPr>
        <w:tc>
          <w:tcPr>
            <w:tcW w:w="496" w:type="dxa"/>
          </w:tcPr>
          <w:p w14:paraId="37338B8E" w14:textId="0EE5BCE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6</w:t>
            </w:r>
          </w:p>
        </w:tc>
        <w:tc>
          <w:tcPr>
            <w:tcW w:w="1347" w:type="dxa"/>
            <w:noWrap/>
            <w:hideMark/>
          </w:tcPr>
          <w:p w14:paraId="4F7D8886" w14:textId="7F99C672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Giller et al. 1985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f991c45-0bd1-4722-858a-7dcec8c96022"/>
                <w:id w:val="1277286355"/>
                <w:placeholder>
                  <w:docPart w:val="F289AEC024474E66928EE51E974CDDD0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zY4NDNjLTM3ODUtNDNlMC1hNWFiLTIxMmIyY2ZmN2ExYyIsIlJhbmdlTGVuZ3RoIjo0LCJSZWZlcmVuY2VJZCI6ImMxN2FmMWFhLTc3ODYtNDY0OC1hNGI3LTZmM2E3NDM5ZDB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OTQxOTYiLCJVcmlTdHJpbmciOiJodHRwOi8vd3d3Lm5jYmkubmxtLm5paC5nb3YvcHVibWVkLzM4OTQx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DEB5087" w14:textId="5C717B4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AA66A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mpletion of six-month protocol or the appearance of a depressive episode</w:t>
            </w:r>
          </w:p>
        </w:tc>
        <w:tc>
          <w:tcPr>
            <w:tcW w:w="1276" w:type="dxa"/>
          </w:tcPr>
          <w:p w14:paraId="677D0855" w14:textId="032FD09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9D21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mitriptyl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depressants)</w:t>
            </w:r>
          </w:p>
        </w:tc>
        <w:tc>
          <w:tcPr>
            <w:tcW w:w="992" w:type="dxa"/>
          </w:tcPr>
          <w:p w14:paraId="42B5950C" w14:textId="7CE8FB7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9D21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epressio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4B23C3FA" w14:textId="0D84281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362226C3" w14:textId="5AEADCD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735D19E" w14:textId="13793AA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6B77EE1" w14:textId="231E253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9</w:t>
            </w:r>
          </w:p>
        </w:tc>
        <w:tc>
          <w:tcPr>
            <w:tcW w:w="1134" w:type="dxa"/>
          </w:tcPr>
          <w:p w14:paraId="088B4779" w14:textId="50A1F4C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3-6 months </w:t>
            </w:r>
          </w:p>
        </w:tc>
        <w:tc>
          <w:tcPr>
            <w:tcW w:w="1418" w:type="dxa"/>
          </w:tcPr>
          <w:p w14:paraId="6241963E" w14:textId="3C4F490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92DA597" w14:textId="2F4AE62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73635E6" w14:textId="6AED030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35BE7A31" w14:textId="516317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7628822" w14:textId="0F3FB92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7F55B23A" w14:textId="77777777" w:rsidTr="000D71F3">
        <w:trPr>
          <w:trHeight w:val="280"/>
        </w:trPr>
        <w:tc>
          <w:tcPr>
            <w:tcW w:w="496" w:type="dxa"/>
          </w:tcPr>
          <w:p w14:paraId="013ACE15" w14:textId="1769DE06" w:rsidR="00860E73" w:rsidRPr="00AA66A6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7</w:t>
            </w:r>
          </w:p>
        </w:tc>
        <w:tc>
          <w:tcPr>
            <w:tcW w:w="1347" w:type="dxa"/>
            <w:noWrap/>
            <w:hideMark/>
          </w:tcPr>
          <w:p w14:paraId="4800B9F8" w14:textId="56145E60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Gleissner et al. 2006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7a18c31e-461c-43bd-b03e-da33b9b32e65"/>
                <w:id w:val="-1368830762"/>
                <w:placeholder>
                  <w:docPart w:val="E268F6542C3D4B52809B1A4755C2186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mMDA1MzEwLTE4ZDQtNDkzNS1hMmYyLWJiNzk1ZDZiMDFlMCIsIlJhbmdlTGVuZ3RoIjo0LCJSZWZlcmVuY2VJZCI6ImE3NDY3ZThlLWYwNzEtNDE1OC1hZjZhLWY2YjRmNjExZDU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Y5Mzk1MTQiLCJVcmlTdHJpbmciOiJodHRwOi8vd3d3Lm5jYmkubmxtLm5paC5nb3YvcHVibWVkLzE2OTM5NTE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zNzoyMiIsIk1vZGlmaWVkQnkiOiJfS29ybmRlcm5faCIsIklkIjoiZmNiMjAxY2EtMGQ2Ny00Zjg3LTlkN2YtNmI5MzRhMzU5MzkzIiwiTW9kaWZpZWRPbiI6IjIwMjUtMDQtMTFUMjA6Mzc6Mj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ouMTYwMC02MTQzLjIwMDYuMDE1MjcueCIsIlVyaVN0cmluZyI6Imh0dHBzOi8vZG9pLm9yZy8xMC4xMTExL2ouMTYwMC02MTQzLjIwMDYuMDE1Mjcu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EEB3DBA" w14:textId="188FF274" w:rsidR="00860E73" w:rsidRPr="002F6B2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Creatinine serum levels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/ </w:t>
            </w: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alculated creatinine clearance (cGFR) after 6 months as compared to baseline levels</w:t>
            </w:r>
          </w:p>
        </w:tc>
        <w:tc>
          <w:tcPr>
            <w:tcW w:w="1276" w:type="dxa"/>
          </w:tcPr>
          <w:p w14:paraId="01ABFDB0" w14:textId="298F2078" w:rsidR="00860E73" w:rsidRPr="009D213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9D21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yclospo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mmunosuppressants)</w:t>
            </w:r>
          </w:p>
        </w:tc>
        <w:tc>
          <w:tcPr>
            <w:tcW w:w="992" w:type="dxa"/>
          </w:tcPr>
          <w:p w14:paraId="3E2FF8BE" w14:textId="5ABB1272" w:rsidR="00860E73" w:rsidRPr="009D213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9D213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eart Transplant Patients with renal failure</w:t>
            </w:r>
          </w:p>
        </w:tc>
        <w:tc>
          <w:tcPr>
            <w:tcW w:w="1134" w:type="dxa"/>
          </w:tcPr>
          <w:p w14:paraId="51666685" w14:textId="649C035A" w:rsidR="00860E73" w:rsidRPr="009D213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6077D076" w14:textId="5C6B913E" w:rsidR="00860E73" w:rsidRPr="009D213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6F851807" w14:textId="19560B69" w:rsidR="00860E73" w:rsidRPr="009D213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5FF7CA97" w14:textId="1FC68DBC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9</w:t>
            </w:r>
          </w:p>
        </w:tc>
        <w:tc>
          <w:tcPr>
            <w:tcW w:w="1134" w:type="dxa"/>
          </w:tcPr>
          <w:p w14:paraId="4023DB0C" w14:textId="0512441E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3A972D2F" w14:textId="7BA5AB87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54AD2509" w14:textId="3165FBC1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172B69E" w14:textId="592DEF5F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8D497E6" w14:textId="1A63C6F3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0ED43DDB" w14:textId="634C4BD7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1FF68E71" w14:textId="77777777" w:rsidTr="000D71F3">
        <w:trPr>
          <w:trHeight w:val="280"/>
        </w:trPr>
        <w:tc>
          <w:tcPr>
            <w:tcW w:w="496" w:type="dxa"/>
          </w:tcPr>
          <w:p w14:paraId="15A359B4" w14:textId="6FA05465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8</w:t>
            </w:r>
          </w:p>
        </w:tc>
        <w:tc>
          <w:tcPr>
            <w:tcW w:w="1347" w:type="dxa"/>
            <w:noWrap/>
            <w:hideMark/>
          </w:tcPr>
          <w:p w14:paraId="36B500F8" w14:textId="0E8F1545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Gøtzsche et al. 1996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90c9ec6-6804-4fdc-8e3d-cd338d9f82bc"/>
                <w:id w:val="-688068125"/>
                <w:placeholder>
                  <w:docPart w:val="F84DAAF1784249D1910F45D95CD549A4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NGY1NTBhLWU3MTAtNDNhZS1iZjllLTY4NzEyMWE0MTlkNCIsIlJhbmdlTGVuZ3RoIjo0LCJSZWZlcmVuY2VJZCI6Ijc1ZWMxODgzLWY1YmEtNDc1Mi05M2I2LWMxNGZlYzRiY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xMDkvMDMwMDk3NDk2MDkwNjk5ODciLCJVcmlTdHJpbmciOiJodHRwczovL2RvaS5vcmcvMTAuMzEwOS8wMzAwOTc0OTYwOTA2OTk4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c6MDUiLCJNb2RpZmllZEJ5IjoiX0tvcm5kZXJuX2giLCJJZCI6ImY0ZDM5OTM1LWE2YjktNDdhZC05Mzc5LTE5MTQwMmI2MzQxNCIsIk1vZGlmaWVkT24iOiIyMDI1LTA0LTExVDIwOjI3OjA1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ODc5Mjc5NSIsIlVyaVN0cmluZyI6Imh0dHA6Ly93d3cubmNiaS5ubG0ubmloLmdvdi9wdWJtZWQvODc5Mjc5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8F2F4DF" w14:textId="5B4F1791" w:rsidR="00860E73" w:rsidRPr="00B7711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B7711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atment failure and patient’s well-being on a 5-point scale, number of tender joints on palpation judged by the physician and number of painful joints judged by the patient</w:t>
            </w:r>
          </w:p>
        </w:tc>
        <w:tc>
          <w:tcPr>
            <w:tcW w:w="1276" w:type="dxa"/>
          </w:tcPr>
          <w:p w14:paraId="7B1746B8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</w:t>
            </w:r>
            <w:r w:rsidRPr="00B7711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thotrexat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B7711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nicillamine or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B7711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lfasalazine</w:t>
            </w:r>
          </w:p>
          <w:p w14:paraId="7BA8F37D" w14:textId="4FD0B7F5" w:rsidR="00860E73" w:rsidRPr="00B7711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Immunosuppressants)</w:t>
            </w:r>
          </w:p>
        </w:tc>
        <w:tc>
          <w:tcPr>
            <w:tcW w:w="992" w:type="dxa"/>
          </w:tcPr>
          <w:p w14:paraId="1B91F281" w14:textId="230DC457" w:rsidR="00860E73" w:rsidRPr="00B7711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heumatoid arthritis</w:t>
            </w:r>
          </w:p>
        </w:tc>
        <w:tc>
          <w:tcPr>
            <w:tcW w:w="1134" w:type="dxa"/>
          </w:tcPr>
          <w:p w14:paraId="49110E83" w14:textId="60073BB8" w:rsidR="00860E73" w:rsidRPr="00B7711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E6694A7" w14:textId="5E2199BC" w:rsidR="00860E73" w:rsidRPr="00B7711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30619513" w14:textId="6F4167B8" w:rsidR="00860E73" w:rsidRPr="00B7711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2AA0BB8B" w14:textId="6751CD61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12</w:t>
            </w:r>
          </w:p>
        </w:tc>
        <w:tc>
          <w:tcPr>
            <w:tcW w:w="1134" w:type="dxa"/>
          </w:tcPr>
          <w:p w14:paraId="73477B77" w14:textId="670B240D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1858785F" w14:textId="1A902DCB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clinical</w:t>
            </w:r>
          </w:p>
        </w:tc>
        <w:tc>
          <w:tcPr>
            <w:tcW w:w="1134" w:type="dxa"/>
          </w:tcPr>
          <w:p w14:paraId="150E9CF8" w14:textId="44801DEF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CA8A25E" w14:textId="69B50B57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1C69ECE8" w14:textId="2CE2CE64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332D469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26B24465" w14:textId="77777777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12E524B0" w14:textId="77777777" w:rsidTr="000D71F3">
        <w:trPr>
          <w:trHeight w:val="280"/>
        </w:trPr>
        <w:tc>
          <w:tcPr>
            <w:tcW w:w="496" w:type="dxa"/>
          </w:tcPr>
          <w:p w14:paraId="50C33DEC" w14:textId="377000D0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29</w:t>
            </w:r>
          </w:p>
        </w:tc>
        <w:tc>
          <w:tcPr>
            <w:tcW w:w="1347" w:type="dxa"/>
            <w:noWrap/>
            <w:hideMark/>
          </w:tcPr>
          <w:p w14:paraId="6D2B5B67" w14:textId="439CFBD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Greil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84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6af000e-69dd-45e3-a4b9-c0d4473172cc"/>
                <w:id w:val="-346020243"/>
                <w:placeholder>
                  <w:docPart w:val="009DA3C85A4146D2B439D13BD4FD0D7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NmRmZjYyLTJiYzMtNDMyMy05ZWZlLTg3YjM5Y2NjZmUwYyIsIlJhbmdlTGVuZ3RoIjo0LCJSZWZlcmVuY2VJZCI6IjAwNjY0NzVlLTgzNDMtNDZhNS04NjdmLThhZmQwMTc0OGM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2MTQ4MTE5IiwiVXJpU3RyaW5nIjoiaHR0cDovL3d3dy5uY2JpLm5sbS5uaWguZ292L3B1Ym1lZC82MTQ4MT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xMzowMCIsIk1vZGlmaWVkQnkiOiJfS29ybmRlcm5faCIsIklkIjoiNDIwMmFjMTktYmMzNC00MTA4LTllMDMtNGYzMTc1YmMwZjYyIiwiTW9kaWZpZWRPbiI6IjIwMjUtMDQtMTFUMjA6MTM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kyL2JqcC4xNDUuMy4zMDQiLCJVcmlTdHJpbmciOiJodHRwczovL2RvaS5vcmcvMTAuMTE5Mi9ianAuMTQ1LjMuMzA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5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35E6200" w14:textId="232FD83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mptoms of tardive dyskinesia</w:t>
            </w:r>
          </w:p>
        </w:tc>
        <w:tc>
          <w:tcPr>
            <w:tcW w:w="1276" w:type="dxa"/>
          </w:tcPr>
          <w:p w14:paraId="4E5F8525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ticholinergics (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nperidol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iorid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luphen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vomepromaz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rphen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F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iupenthixo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operidol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  <w:p w14:paraId="46E25CE9" w14:textId="67BAF39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75133859" w14:textId="6A3D54F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C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ronic schizophrenic</w:t>
            </w:r>
          </w:p>
        </w:tc>
        <w:tc>
          <w:tcPr>
            <w:tcW w:w="1134" w:type="dxa"/>
          </w:tcPr>
          <w:p w14:paraId="7D65A923" w14:textId="34FB2CC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01698D4" w14:textId="760DFD5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3DF1D342" w14:textId="4C082A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01426771" w14:textId="364FDA0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0</w:t>
            </w:r>
          </w:p>
        </w:tc>
        <w:tc>
          <w:tcPr>
            <w:tcW w:w="1134" w:type="dxa"/>
          </w:tcPr>
          <w:p w14:paraId="6B871312" w14:textId="17FB1FF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 5 years</w:t>
            </w:r>
          </w:p>
        </w:tc>
        <w:tc>
          <w:tcPr>
            <w:tcW w:w="1418" w:type="dxa"/>
          </w:tcPr>
          <w:p w14:paraId="37F37C26" w14:textId="3FE1C27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12EE7E52" w14:textId="59CA6E1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270D253" w14:textId="387E01A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1D419F62" w14:textId="340001B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798C3549" w14:textId="1A131E6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54B09FA" w14:textId="77777777" w:rsidTr="000D71F3">
        <w:trPr>
          <w:trHeight w:val="280"/>
        </w:trPr>
        <w:tc>
          <w:tcPr>
            <w:tcW w:w="496" w:type="dxa"/>
          </w:tcPr>
          <w:p w14:paraId="7BBD2E74" w14:textId="4B0F5150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0</w:t>
            </w:r>
          </w:p>
        </w:tc>
        <w:tc>
          <w:tcPr>
            <w:tcW w:w="1347" w:type="dxa"/>
            <w:noWrap/>
            <w:hideMark/>
          </w:tcPr>
          <w:p w14:paraId="23AC1306" w14:textId="785DC37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Habraken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1997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f6ac110-3504-4a0d-a78e-1c5ca0e72bbe"/>
                <w:id w:val="-1883780051"/>
                <w:placeholder>
                  <w:docPart w:val="04294874658143628DFEEA5E69356280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MDA2NDM4LTUxYjAtNDI5Yi05NTczLTg2ZTE1OTEwNmM0ZSIsIlJhbmdlTGVuZ3RoIjo0LCJSZWZlcmVuY2VJZCI6ImFjMDU1NWJhLThiOTctNDJjNC1iYzdmLWM0NzYyYzFmZjM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DAyMjgwMDUwMjEzIiwiVXJpU3RyaW5nIjoiaHR0cHM6Ly9kb2kub3JnLzEwLjEwMDcvczAwMjI4MDA1MDI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k6MDEiLCJNb2RpZmllZEJ5IjoiX0tvcm5kZXJuX2giLCJJZCI6IjJhZTJhYmRlLTI5M2EtNDUyYS1iZGVkLTNkY2RjOTZjODBiOSIsIk1vZGlmaWVkT24iOiIyMDI1LTA0LTExVDIwOjI5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OTA0OTU3NCIsIlVyaVN0cmluZyI6Imh0dHA6Ly93d3cubmNiaS5ubG0ubmloLmdvdi9wdWJtZWQvOTA0OTU3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B62A2D3" w14:textId="09CFB34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e level of daily functioning according to the Geriatrics Behavior Observation Scale</w:t>
            </w:r>
          </w:p>
        </w:tc>
        <w:tc>
          <w:tcPr>
            <w:tcW w:w="1276" w:type="dxa"/>
          </w:tcPr>
          <w:p w14:paraId="320D43BB" w14:textId="2BB0CD0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orazepam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edative and anxiolytic)</w:t>
            </w:r>
          </w:p>
        </w:tc>
        <w:tc>
          <w:tcPr>
            <w:tcW w:w="992" w:type="dxa"/>
          </w:tcPr>
          <w:p w14:paraId="41EC36EC" w14:textId="4D6355F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7E4C4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leep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isorders</w:t>
            </w:r>
          </w:p>
        </w:tc>
        <w:tc>
          <w:tcPr>
            <w:tcW w:w="1134" w:type="dxa"/>
          </w:tcPr>
          <w:p w14:paraId="1E03DB58" w14:textId="31AC396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502901E" w14:textId="23A4603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nclear/little/no benefit </w:t>
            </w:r>
          </w:p>
        </w:tc>
        <w:tc>
          <w:tcPr>
            <w:tcW w:w="851" w:type="dxa"/>
          </w:tcPr>
          <w:p w14:paraId="1E5F9DE0" w14:textId="5CC6C7D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55385F15" w14:textId="4F3D0D0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55</w:t>
            </w:r>
          </w:p>
        </w:tc>
        <w:tc>
          <w:tcPr>
            <w:tcW w:w="1134" w:type="dxa"/>
          </w:tcPr>
          <w:p w14:paraId="6EA4981F" w14:textId="7EA0C09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3B6CC1E4" w14:textId="142E15C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56571F91" w14:textId="215C833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762F269" w14:textId="1C82F98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59FAA632" w14:textId="3F75BF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7FC6B642" w14:textId="75F8EA4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</w:t>
            </w:r>
          </w:p>
        </w:tc>
      </w:tr>
      <w:tr w:rsidR="00860E73" w:rsidRPr="000D71F3" w14:paraId="6A8BE958" w14:textId="77777777" w:rsidTr="000D71F3">
        <w:trPr>
          <w:trHeight w:val="220"/>
        </w:trPr>
        <w:tc>
          <w:tcPr>
            <w:tcW w:w="496" w:type="dxa"/>
          </w:tcPr>
          <w:p w14:paraId="2ACA6302" w14:textId="5805EF7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1</w:t>
            </w:r>
          </w:p>
        </w:tc>
        <w:tc>
          <w:tcPr>
            <w:tcW w:w="1347" w:type="dxa"/>
            <w:noWrap/>
            <w:hideMark/>
          </w:tcPr>
          <w:p w14:paraId="31451D7E" w14:textId="69264006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ardy et al. 199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7092613f-d15c-4030-9d4c-79f30d86dadb"/>
                <w:id w:val="1526291182"/>
                <w:placeholder>
                  <w:docPart w:val="B8219ECDA66F48188B30D4D88E4D176C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mYWRlZDUyLTIxZDQtNGEzMC1hNWY2LWFmYWYxZTg1OGM5YSIsIlJhbmdlTGVuZ3RoIjo0LCJSZWZlcmVuY2VJZCI6IjE4YTZhNWQ4LWQ1OTItNDAwNS1iOGVjLTJjN2JhOGVhYWM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3LzAwMDA0NzE0LTE5OTcwMjAwMC0wMDAwNSIsIlVyaVN0cmluZyI6Imh0dHBzOi8vZG9pLm9yZy8xMC4xMDk3LzAwMDA0NzE0LTE5OTcwMjAwMC0wMDA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DM6NTIiLCJNb2RpZmllZEJ5IjoiX0tvcm5kZXJuX2giLCJJZCI6ImZhNDZjMGNmLTA5M2MtNDBhOS04ZGQ3LWNmMDYxMzk4ZDM2MyIsIk1vZGlmaWVkT24iOiIyMDI1LTA0LTExVDE5OjQzOjU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OTAwNDA1MyIsIlVyaVN0cmluZyI6Imh0dHA6Ly93d3cubmNiaS5ubG0ubmloLmdvdi9wdWJtZWQvOTAwNDA1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389357A" w14:textId="06D440D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280C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pression recurrence</w:t>
            </w:r>
          </w:p>
        </w:tc>
        <w:tc>
          <w:tcPr>
            <w:tcW w:w="1276" w:type="dxa"/>
          </w:tcPr>
          <w:p w14:paraId="01D566D6" w14:textId="6B5073E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80C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ithium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depressants)</w:t>
            </w:r>
          </w:p>
        </w:tc>
        <w:tc>
          <w:tcPr>
            <w:tcW w:w="992" w:type="dxa"/>
          </w:tcPr>
          <w:p w14:paraId="72D6C73A" w14:textId="6BC8225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</w:t>
            </w:r>
            <w:r w:rsidRPr="00280C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ipolar depression</w:t>
            </w:r>
          </w:p>
        </w:tc>
        <w:tc>
          <w:tcPr>
            <w:tcW w:w="1134" w:type="dxa"/>
          </w:tcPr>
          <w:p w14:paraId="34A5F1B6" w14:textId="6806843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5D36A46A" w14:textId="4B7E125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44E536C" w14:textId="2FA9701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1BE312B4" w14:textId="7516CD6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2</w:t>
            </w:r>
          </w:p>
        </w:tc>
        <w:tc>
          <w:tcPr>
            <w:tcW w:w="1134" w:type="dxa"/>
          </w:tcPr>
          <w:p w14:paraId="71514D44" w14:textId="27BAB06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4-5 years</w:t>
            </w:r>
          </w:p>
        </w:tc>
        <w:tc>
          <w:tcPr>
            <w:tcW w:w="1418" w:type="dxa"/>
          </w:tcPr>
          <w:p w14:paraId="570E2DA7" w14:textId="0924E96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55FA3490" w14:textId="6EB91E9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ABF4A6E" w14:textId="5C9404C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1797612A" w14:textId="219BA23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5773DD5" w14:textId="77AE57E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</w:t>
            </w:r>
          </w:p>
        </w:tc>
      </w:tr>
      <w:tr w:rsidR="00860E73" w:rsidRPr="000D71F3" w14:paraId="41BB679B" w14:textId="77777777" w:rsidTr="000D71F3">
        <w:trPr>
          <w:trHeight w:val="280"/>
        </w:trPr>
        <w:tc>
          <w:tcPr>
            <w:tcW w:w="496" w:type="dxa"/>
          </w:tcPr>
          <w:p w14:paraId="1483D46D" w14:textId="31E70B21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2</w:t>
            </w:r>
          </w:p>
        </w:tc>
        <w:tc>
          <w:tcPr>
            <w:tcW w:w="1347" w:type="dxa"/>
            <w:noWrap/>
            <w:hideMark/>
          </w:tcPr>
          <w:p w14:paraId="20790BF4" w14:textId="6F77DEDB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ausberg et al. 2006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e30e576-e3e5-43be-ac84-0481feb384e2"/>
                <w:id w:val="1482890383"/>
                <w:placeholder>
                  <w:docPart w:val="67D0AB2F7F7E47CAA299F5811A2C586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mYmMxZWUyLTI3NDQtNDBiZi1hM2EwLWQzMjBhYzIyMWQxZiIsIlJhbmdlTGVuZ3RoIjo0LCJSZWZlcmVuY2VJZCI6ImY1MDc0M2JkLWY3NmUtNGE5Zi1hNThkLTIzZWFhOWMxNDJ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Ny8wMS5oamguMDAwMDIyMjc2Ny4xNTEwMC5lNCIsIlVyaVN0cmluZyI6Imh0dHBzOi8vZG9pLm9yZy8xMC4xMDk3LzAxLmhqaC4wMDAwMjIyNzY3LjE1MTAwLmU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OTo0OSIsIk1vZGlmaWVkQnkiOiJfS29ybmRlcm5faCIsIklkIjoiZmY0YmEzZTMtYWU3Yi00MWNkLWJlYzYtYTBkYzZkZTUyMmM5IiwiTW9kaWZpZWRPbiI6IjIwMjUtMDQtMTFUMjA6Mzk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NjYxMjI1OSIsIlVyaVN0cmluZyI6Imh0dHA6Ly93d3cubmNiaS5ubG0ubmloLmdvdi9wdWJtZWQvMTY2MTIyNT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ECC4583" w14:textId="0887F280" w:rsidR="00860E73" w:rsidRPr="00280C6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80C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scle sympathetic nerve activity (MSNA)</w:t>
            </w:r>
          </w:p>
        </w:tc>
        <w:tc>
          <w:tcPr>
            <w:tcW w:w="1276" w:type="dxa"/>
          </w:tcPr>
          <w:p w14:paraId="5D93A36E" w14:textId="22692000" w:rsidR="00860E73" w:rsidRPr="00280C6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80C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yclospo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mmunosuppressants)</w:t>
            </w:r>
          </w:p>
        </w:tc>
        <w:tc>
          <w:tcPr>
            <w:tcW w:w="992" w:type="dxa"/>
          </w:tcPr>
          <w:p w14:paraId="03F1A1EF" w14:textId="58F54000" w:rsidR="00860E73" w:rsidRPr="00280C6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280C6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ronic allograft nephropathy</w:t>
            </w:r>
          </w:p>
        </w:tc>
        <w:tc>
          <w:tcPr>
            <w:tcW w:w="1134" w:type="dxa"/>
          </w:tcPr>
          <w:p w14:paraId="67DE01AC" w14:textId="4EC72289" w:rsidR="00860E73" w:rsidRPr="00280C6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AF317FF" w14:textId="6C9E79F1" w:rsidR="00860E73" w:rsidRPr="00280C6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6AEC7CC8" w14:textId="543C916E" w:rsidR="00860E73" w:rsidRPr="00280C6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D7BFB1F" w14:textId="08A59736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4</w:t>
            </w:r>
          </w:p>
        </w:tc>
        <w:tc>
          <w:tcPr>
            <w:tcW w:w="1134" w:type="dxa"/>
          </w:tcPr>
          <w:p w14:paraId="685D8E7B" w14:textId="713D2034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682FE3B1" w14:textId="21F87F8F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rrogate</w:t>
            </w:r>
          </w:p>
        </w:tc>
        <w:tc>
          <w:tcPr>
            <w:tcW w:w="1134" w:type="dxa"/>
          </w:tcPr>
          <w:p w14:paraId="103EE36E" w14:textId="46F2FE97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7A7BC8A" w14:textId="14FF827F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8F8E235" w14:textId="48CADC4B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5F0AF08E" w14:textId="24AAA9B8" w:rsidR="00860E73" w:rsidRPr="000D71F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33AA9A87" w14:textId="77777777" w:rsidTr="000D71F3">
        <w:trPr>
          <w:trHeight w:val="280"/>
        </w:trPr>
        <w:tc>
          <w:tcPr>
            <w:tcW w:w="496" w:type="dxa"/>
          </w:tcPr>
          <w:p w14:paraId="4D826DFD" w14:textId="579DD3F3" w:rsidR="00860E73" w:rsidRPr="000D71F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0D71F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3</w:t>
            </w:r>
          </w:p>
        </w:tc>
        <w:tc>
          <w:tcPr>
            <w:tcW w:w="1347" w:type="dxa"/>
            <w:noWrap/>
            <w:hideMark/>
          </w:tcPr>
          <w:p w14:paraId="1FC26418" w14:textId="2B91D17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awthorne et al. 199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b0667617-56e7-4fd9-8134-54cbb2675a11"/>
                <w:id w:val="1561749569"/>
                <w:placeholder>
                  <w:docPart w:val="2CF43F34E5674DA9B45A152815D565A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NTQ5YjFiLTFiOWQtNDdkMS1hZWE0LTAzNWIwNDg1Nzk3MCIsIlJhbmdlTGVuZ3RoIjo0LCJSZWZlcmVuY2VJZCI6ImYyMjUyMzI0LTVjZjctNGEwNS04ZTljLTVkZjYwYzUwNzF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M2L2Jtai4zMDUuNjg0NC4yMCIsIlVyaVN0cmluZyI6Imh0dHBzOi8vZG9pLm9yZy8xMC4xMTM2L2Jtai4zMDUuNjg0NC4y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U6NDYiLCJNb2RpZmllZEJ5IjoiX0tvcm5kZXJuX2giLCJJZCI6IjM1MmY1MjAzLTE5ODgtNDMzZC04YjgzLWY1MmU3YTllMjZiOCIsIk1vZGlmaWVkT24iOiIyMDI1LTA0LTExVDIwOjI1OjQ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g4MjQ2NyIsIlVyaVN0cmluZyI6Imh0dHBzOi8vd3d3Lm5jYmkubmxtLm5paC5nb3YvcG1jL2FydGljbGVzL1BNQzE4ODI0Nj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vcm5kZXJuX2giLCJDcmVhdGVkT24iOiIyMDI1LTA0LTExVDIwOjI1OjQ2IiwiTW9kaWZpZWRCeSI6Il9Lb3JuZGVybl9oIiwiSWQiOiIzZWViNDMxNS0wNjgwLTRjOTYtOGExMi1lNGZmNmE4YmI4NDEiLCJNb2RpZmllZE9uIjoiMjAyNS0wNC0xMVQyMDoyNTo0N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2MzgxOTEiLCJVcmlTdHJpbmciOiJodHRwOi8vd3d3Lm5jYmkubmxtLm5paC5nb3YvcHVibWVkLzE2MzgxOT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F86B6BF" w14:textId="24F372C9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te of relapse</w:t>
            </w:r>
          </w:p>
        </w:tc>
        <w:tc>
          <w:tcPr>
            <w:tcW w:w="1276" w:type="dxa"/>
          </w:tcPr>
          <w:p w14:paraId="6E1DA8E8" w14:textId="4F617EC8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zathiop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mmunosuppressants)</w:t>
            </w:r>
          </w:p>
        </w:tc>
        <w:tc>
          <w:tcPr>
            <w:tcW w:w="992" w:type="dxa"/>
          </w:tcPr>
          <w:p w14:paraId="02E5BF4D" w14:textId="10742FAA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cerative colitis</w:t>
            </w:r>
          </w:p>
        </w:tc>
        <w:tc>
          <w:tcPr>
            <w:tcW w:w="1134" w:type="dxa"/>
          </w:tcPr>
          <w:p w14:paraId="42E8998E" w14:textId="657A579D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057B959" w14:textId="3A33BDFB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706E773A" w14:textId="619A1ED5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8E0DB7D" w14:textId="09F441B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67</w:t>
            </w:r>
          </w:p>
        </w:tc>
        <w:tc>
          <w:tcPr>
            <w:tcW w:w="1134" w:type="dxa"/>
          </w:tcPr>
          <w:p w14:paraId="45512825" w14:textId="2E3EF91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557DF632" w14:textId="67F46B5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5C5AC570" w14:textId="15E557A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21553B65" w14:textId="1A60572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DD46622" w14:textId="0B5BE2F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85F1B64" w14:textId="664E3E2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45E62BE" w14:textId="77777777" w:rsidTr="000D71F3">
        <w:trPr>
          <w:trHeight w:val="320"/>
        </w:trPr>
        <w:tc>
          <w:tcPr>
            <w:tcW w:w="496" w:type="dxa"/>
          </w:tcPr>
          <w:p w14:paraId="32F706A9" w14:textId="26F6135C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4</w:t>
            </w:r>
          </w:p>
        </w:tc>
        <w:tc>
          <w:tcPr>
            <w:tcW w:w="1347" w:type="dxa"/>
            <w:noWrap/>
            <w:hideMark/>
          </w:tcPr>
          <w:p w14:paraId="49C73E29" w14:textId="0723C6E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essen et al. 2006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15267df6-84aa-4d6b-a8ff-9f193dcfeb13"/>
                <w:id w:val="233670974"/>
                <w:placeholder>
                  <w:docPart w:val="D638DDAEFE5347CBA4F399F4A3ECDB7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MzIyZWViLTY0ZjEtNDFjZi05OTNmLTIxNGExMmU3ZmIwMyIsIlJhbmdlTGVuZ3RoIjo0LCJSZWZlcmVuY2VJZCI6IjU3ZDI0MjM2LTJiZDMtNGE0Ni05M2I0LWJjMjIzN2Q3Nj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I4LTExNjcuMjAwNi4wMDgwNS54IiwiVXJpU3RyaW5nIjoiaHR0cHM6Ly9kb2kub3JnLzEwLjExMTEvai4xNTI4LTExNjcuMjAwNi4wMDgw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Njo1OCIsIk1vZGlmaWVkQnkiOiJfS29ybmRlcm5faCIsIklkIjoiOGZmZTM4YWMtMGJiMy00MDYwLWFkYWMtNTVhMDE2YjU5NTgzIiwiTW9kaWZpZWRPbiI6IjIwMjUtMDQtMTFUMjA6MzY6NT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IwMTcwMSIsIlVyaVN0cmluZyI6Imh0dHA6Ly93d3cubmNiaS5ubG0ubmloLmdvdi9wdWJtZWQvMTcyMDE3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BA890A5" w14:textId="0D8EAABD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ffect of discontinuation of AEDs in patients receiving monotherapy on measures of attention, reaction time, and speed of information processing</w:t>
            </w:r>
          </w:p>
        </w:tc>
        <w:tc>
          <w:tcPr>
            <w:tcW w:w="1276" w:type="dxa"/>
          </w:tcPr>
          <w:p w14:paraId="06A50965" w14:textId="17DA80CB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arbamazep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Valproat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Phenyto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Phenobarbital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Lamotrigine</w:t>
            </w:r>
          </w:p>
          <w:p w14:paraId="0CC1FD69" w14:textId="2A87635D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epileptic drug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0923552D" w14:textId="131C7523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pilepsy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2B876362" w14:textId="0CF61305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3FC7DBF" w14:textId="2FCC797F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0870C562" w14:textId="72D3E019" w:rsidR="00860E73" w:rsidRPr="00B933B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950EE88" w14:textId="5DE2EE6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50</w:t>
            </w:r>
          </w:p>
        </w:tc>
        <w:tc>
          <w:tcPr>
            <w:tcW w:w="1134" w:type="dxa"/>
          </w:tcPr>
          <w:p w14:paraId="60DBBE82" w14:textId="5B62547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692858AA" w14:textId="650E125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4BDE70FC" w14:textId="6BA7B25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FA15DB9" w14:textId="0CFEFE9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C954471" w14:textId="2A23031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656F92C4" w14:textId="542CE13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24BC799" w14:textId="77777777" w:rsidTr="000D71F3">
        <w:trPr>
          <w:trHeight w:val="280"/>
        </w:trPr>
        <w:tc>
          <w:tcPr>
            <w:tcW w:w="496" w:type="dxa"/>
          </w:tcPr>
          <w:p w14:paraId="33FEB7F7" w14:textId="19FB38E0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5</w:t>
            </w:r>
          </w:p>
        </w:tc>
        <w:tc>
          <w:tcPr>
            <w:tcW w:w="1347" w:type="dxa"/>
            <w:noWrap/>
            <w:hideMark/>
          </w:tcPr>
          <w:p w14:paraId="4DE44743" w14:textId="53284E2A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essen et al. 200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5ca0420-833d-46cd-b1be-770ccb0b3204"/>
                <w:id w:val="-1960025238"/>
                <w:placeholder>
                  <w:docPart w:val="8ED80055E55E4D47A770DB3F947296C8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ZTJmNWU5LTY4YzYtNDFiNi1iZDQ0LTBiYjA0ZTE2YWFhZSIsIlJhbmdlTGVuZ3RoIjo0LCJSZWZlcmVuY2VJZCI6ImVlNzZkOTk3LTMwMGItNGNiZi1hNDZiLTdjYmQ1MmJjYjV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eWViZWguMjAwNy4wMS4wMTQiLCJVcmlTdHJpbmciOiJodHRwczovL2RvaS5vcmcvMTAuMTAxNi9qLnllYmVoLjIwMDcuMDEuMDE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0OTo0MiIsIk1vZGlmaWVkQnkiOiJfS29ybmRlcm5faCIsIklkIjoiZmJiYzFlNjEtYzUyOS00NGQ2LWE3NTItYjYzZjliYTc4ZGFmIiwiTW9kaWZpZWRPbiI6IjIwMjUtMDQtMTFUMTk6NDk6ND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M1MDM0MiIsIlVyaVN0cmluZyI6Imh0dHA6Ly93d3cubmNiaS5ubG0ubmloLmdvdi9wdWJtZWQvMTczNTAz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98EA896" w14:textId="045714A7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D300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Behavioral complaints </w:t>
            </w: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valuated with the Norwegian </w:t>
            </w: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edition of the MMPI-2</w:t>
            </w:r>
          </w:p>
        </w:tc>
        <w:tc>
          <w:tcPr>
            <w:tcW w:w="1276" w:type="dxa"/>
          </w:tcPr>
          <w:p w14:paraId="00E654C5" w14:textId="76E1A024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D300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Carbamazepine, Valproate, Phenytoin, Phenobarbital, Lamotrig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(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epileptic drug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1F4EA79D" w14:textId="7D2287D8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Epilepsy</w:t>
            </w:r>
          </w:p>
        </w:tc>
        <w:tc>
          <w:tcPr>
            <w:tcW w:w="1134" w:type="dxa"/>
          </w:tcPr>
          <w:p w14:paraId="278105A8" w14:textId="401DDD1C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BC2D849" w14:textId="7CA48018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1CF026FA" w14:textId="0021E102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413F45D" w14:textId="7D62922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50</w:t>
            </w:r>
          </w:p>
        </w:tc>
        <w:tc>
          <w:tcPr>
            <w:tcW w:w="1134" w:type="dxa"/>
          </w:tcPr>
          <w:p w14:paraId="4C926412" w14:textId="5485855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2715E540" w14:textId="68A5E09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E089282" w14:textId="1715C38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79E938ED" w14:textId="7EEC970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0339C2AE" w14:textId="2A8D20F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59EE33F3" w14:textId="5A5733F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4FBD801F" w14:textId="77777777" w:rsidTr="000D71F3">
        <w:trPr>
          <w:trHeight w:val="280"/>
        </w:trPr>
        <w:tc>
          <w:tcPr>
            <w:tcW w:w="496" w:type="dxa"/>
          </w:tcPr>
          <w:p w14:paraId="50350CA7" w14:textId="4E4638C4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6</w:t>
            </w:r>
          </w:p>
        </w:tc>
        <w:tc>
          <w:tcPr>
            <w:tcW w:w="1347" w:type="dxa"/>
            <w:noWrap/>
            <w:hideMark/>
          </w:tcPr>
          <w:p w14:paraId="1E3334DE" w14:textId="7A03C85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öcker et al. 2009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8e5b4ed-fbbf-48c8-abb9-6a29020e3150"/>
                <w:id w:val="2107610338"/>
                <w:placeholder>
                  <w:docPart w:val="A4C52A3D81FD404AA1FDDA7C3202043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3YzkxZDI4LWRiYzAtNGZjOS05MDU3LTFkMTQ2YThhOGZlNyIsIlJhbmdlTGVuZ3RoIjo0LCJSZWZlcmVuY2VJZCI6IjllMTk3ZTRiLTg5ZDktNDA0Mi1hMjQ5LTQ3OTk3MTFjMjJ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5NzkzOTI5IiwiVXJpU3RyaW5nIjoiaHR0cDovL3d3dy5uY2JpLm5sbS5uaWguZ292L3B1Ym1lZC8xOTc5Mzky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QtMTItMTJUMjA6MjQ6MDAiLCJNb2RpZmllZEJ5IjoiX0tvcm5kZXJuX2giLCJJZCI6ImM1MDI1N2RlLWFhMzEtNDQ3OS1iMTg4LTg0MWFjNmNiZjllNSIsIk1vZGlmaWVkT24iOiIyMDI0LTEyLTEyVDIwOjI0OjA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5My9uZHQvZ2ZwNTA2IiwiVXJpU3RyaW5nIjoiaHR0cHM6Ly9kb2kub3JnLzEwLjEwOTMvbmR0L2dmcDUw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D7FE617" w14:textId="22EE5129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D300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tandardized longitudinal growth that is change in height SDS</w:t>
            </w:r>
          </w:p>
        </w:tc>
        <w:tc>
          <w:tcPr>
            <w:tcW w:w="1276" w:type="dxa"/>
          </w:tcPr>
          <w:p w14:paraId="1EAAD819" w14:textId="5F96C120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D300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i</w:t>
            </w:r>
            <w:r w:rsidRPr="00AD300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1B310576" w14:textId="466DA3FA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AD300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diatric renal transplantation</w:t>
            </w:r>
          </w:p>
        </w:tc>
        <w:tc>
          <w:tcPr>
            <w:tcW w:w="1134" w:type="dxa"/>
          </w:tcPr>
          <w:p w14:paraId="42AB3331" w14:textId="75747DFC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3CD7C8E6" w14:textId="0C8EBA45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3D430130" w14:textId="24848AA9" w:rsidR="00860E73" w:rsidRPr="00AD300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4E915BEA" w14:textId="553DA32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2</w:t>
            </w:r>
          </w:p>
        </w:tc>
        <w:tc>
          <w:tcPr>
            <w:tcW w:w="1134" w:type="dxa"/>
          </w:tcPr>
          <w:p w14:paraId="397FF2CE" w14:textId="286DE70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7C9297A8" w14:textId="7D271B9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bclinical</w:t>
            </w:r>
          </w:p>
        </w:tc>
        <w:tc>
          <w:tcPr>
            <w:tcW w:w="1134" w:type="dxa"/>
          </w:tcPr>
          <w:p w14:paraId="1ED10B88" w14:textId="515E19B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4B431DA" w14:textId="124D179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1FE9630C" w14:textId="2EF624D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57897795" w14:textId="605B467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0DB66344" w14:textId="77777777" w:rsidTr="000D71F3">
        <w:trPr>
          <w:trHeight w:val="280"/>
        </w:trPr>
        <w:tc>
          <w:tcPr>
            <w:tcW w:w="496" w:type="dxa"/>
          </w:tcPr>
          <w:p w14:paraId="33E8FBCE" w14:textId="3E6EB5F7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7</w:t>
            </w:r>
          </w:p>
        </w:tc>
        <w:tc>
          <w:tcPr>
            <w:tcW w:w="1347" w:type="dxa"/>
            <w:noWrap/>
            <w:hideMark/>
          </w:tcPr>
          <w:p w14:paraId="0C10DFD0" w14:textId="72344BF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Hollander et al. 199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24d2da2a-b7fe-4792-b640-1d5bdf159d3a"/>
                <w:id w:val="763028144"/>
                <w:placeholder>
                  <w:docPart w:val="8522D0D34F554D59BF88F7942E5FE59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MDdkNDY2LTRlMGYtNDUyOC05ZmQ2LTFlZGI5ZDBhNWRkYSIsIlJhbmdlTGVuZ3RoIjo0LCJSZWZlcmVuY2VJZCI6IjEzMTNjMTdhLWI3ZGYtNDM5Ny05ZDViLWFmYzVlODBkZWF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OTA0ODM0OSIsIlVyaVN0cmluZyI6Imh0dHA6Ly93d3cubmNiaS5ubG0ubmloLmdvdi9wdWJtZWQvOTA0ODM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jg6MzEiLCJNb2RpZmllZEJ5IjoiX0tvcm5kZXJuX2giLCJJZCI6ImNkZGQwZWM4LWE1ZmQtNGVmYi1hNGFiLWYxYzcwZTA2NzdhNyIsIk1vZGlmaWVkT24iOiIyMDI1LTA0LTExVDIwOjI4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Y4MS9BU04uVjgyMjk0IiwiVXJpU3RyaW5nIjoiaHR0cHM6Ly9kb2kub3JnLzEwLjE2ODEvQVNOLlY4MjI5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E66D718" w14:textId="6958FA3E" w:rsidR="00860E73" w:rsidRPr="002907B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ercentage of successful prednisone withdrawal</w:t>
            </w:r>
          </w:p>
        </w:tc>
        <w:tc>
          <w:tcPr>
            <w:tcW w:w="1276" w:type="dxa"/>
          </w:tcPr>
          <w:p w14:paraId="4A56BE30" w14:textId="0657E2B5" w:rsidR="00860E73" w:rsidRPr="002907B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7CCB04AF" w14:textId="2829A285" w:rsidR="00860E73" w:rsidRPr="002907B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Kidney Transplant Patients</w:t>
            </w:r>
          </w:p>
        </w:tc>
        <w:tc>
          <w:tcPr>
            <w:tcW w:w="1134" w:type="dxa"/>
          </w:tcPr>
          <w:p w14:paraId="137FB832" w14:textId="22A33105" w:rsidR="00860E73" w:rsidRPr="002907B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5CA0B24" w14:textId="7C499479" w:rsidR="00860E73" w:rsidRPr="002907B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531A27AA" w14:textId="5C5AB0CE" w:rsidR="00860E73" w:rsidRPr="002907BC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2D707874" w14:textId="2E9B18B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4</w:t>
            </w:r>
          </w:p>
        </w:tc>
        <w:tc>
          <w:tcPr>
            <w:tcW w:w="1134" w:type="dxa"/>
          </w:tcPr>
          <w:p w14:paraId="4EC9CFDC" w14:textId="0BCF63B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-9 months</w:t>
            </w:r>
          </w:p>
        </w:tc>
        <w:tc>
          <w:tcPr>
            <w:tcW w:w="1418" w:type="dxa"/>
          </w:tcPr>
          <w:p w14:paraId="2F37FCF8" w14:textId="54322112" w:rsidR="00860E73" w:rsidRPr="00CE2C6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dpoint/ discontinuation rate</w:t>
            </w:r>
          </w:p>
        </w:tc>
        <w:tc>
          <w:tcPr>
            <w:tcW w:w="1134" w:type="dxa"/>
          </w:tcPr>
          <w:p w14:paraId="11F08BF7" w14:textId="450BBAB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54363C59" w14:textId="4F7D317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FB61652" w14:textId="5790174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47832885" w14:textId="236B8A0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518B6A5E" w14:textId="77777777" w:rsidTr="000D71F3">
        <w:trPr>
          <w:trHeight w:val="300"/>
        </w:trPr>
        <w:tc>
          <w:tcPr>
            <w:tcW w:w="496" w:type="dxa"/>
          </w:tcPr>
          <w:p w14:paraId="290ADF3A" w14:textId="077AF26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8</w:t>
            </w:r>
          </w:p>
        </w:tc>
        <w:tc>
          <w:tcPr>
            <w:tcW w:w="1347" w:type="dxa"/>
            <w:noWrap/>
            <w:hideMark/>
          </w:tcPr>
          <w:p w14:paraId="21227E67" w14:textId="00093129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Jellinek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81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b630f7ae-5b52-4e38-bbc3-85225a97362d"/>
                <w:id w:val="-1617364321"/>
                <w:placeholder>
                  <w:docPart w:val="30DAD01DAEB04DD5B862BE65463FF03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NWNlZDJlLTczZTctNGRhMi1hZDJkLWNiMWMwNWRhMDNlOCIsIlJhbmdlTGVuZ3RoIjo0LCJSZWZlcmVuY2VJZCI6IjllODI2NGNmLTg1NzQtNDYxYy05MjhlLWFjNWJjZWMwYWZ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i9hanAuMTM4LjEyLjE1NjciLCJVcmlTdHJpbmciOiJodHRwczovL2RvaS5vcmcvMTAuMTE3Ni9hanAuMTM4LjEyLjE1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EwOjU3IiwiTW9kaWZpZWRCeSI6Il9Lb3JuZGVybl9oIiwiSWQiOiI2NmIyOGY2MC1mOGQ3LTQ2YTgtYmEyZC04Y2NjZTE5MGI1YWIiLCJNb2RpZmllZE9uIjoiMjAyNS0wNC0xMVQyMDoxMDo1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YxMTgwNjYiLCJVcmlTdHJpbmciOiJodHRwOi8vd3d3Lm5jYmkubmxtLm5paC5nb3YvcHVibWVkLzYxMTgw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357F016" w14:textId="2ACB681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primary outcome discernible</w:t>
            </w:r>
          </w:p>
        </w:tc>
        <w:tc>
          <w:tcPr>
            <w:tcW w:w="1276" w:type="dxa"/>
          </w:tcPr>
          <w:p w14:paraId="1FA25E73" w14:textId="7F477EC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ihexyphenidyl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nztropine or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peride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330E2F2E" w14:textId="259FFFB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907B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zophren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4234C38A" w14:textId="1A98DFF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D3E5813" w14:textId="0E06C32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BC5D407" w14:textId="39ADB3C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F63E596" w14:textId="79544CD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4</w:t>
            </w:r>
          </w:p>
        </w:tc>
        <w:tc>
          <w:tcPr>
            <w:tcW w:w="1134" w:type="dxa"/>
          </w:tcPr>
          <w:p w14:paraId="466B8B8D" w14:textId="5BA0621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1-2 years</w:t>
            </w:r>
          </w:p>
        </w:tc>
        <w:tc>
          <w:tcPr>
            <w:tcW w:w="1418" w:type="dxa"/>
          </w:tcPr>
          <w:p w14:paraId="26D574D2" w14:textId="2E72F35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4" w:type="dxa"/>
          </w:tcPr>
          <w:p w14:paraId="65EF5289" w14:textId="0129933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93E3F17" w14:textId="4D12560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54072FB8" w14:textId="52A94D0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5" w:type="dxa"/>
          </w:tcPr>
          <w:p w14:paraId="32BE81EF" w14:textId="72F1EFA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0D4CB9C" w14:textId="77777777" w:rsidTr="000D71F3">
        <w:trPr>
          <w:trHeight w:val="220"/>
        </w:trPr>
        <w:tc>
          <w:tcPr>
            <w:tcW w:w="496" w:type="dxa"/>
          </w:tcPr>
          <w:p w14:paraId="6C7C68FE" w14:textId="31BE97E7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39</w:t>
            </w:r>
          </w:p>
        </w:tc>
        <w:tc>
          <w:tcPr>
            <w:tcW w:w="1347" w:type="dxa"/>
            <w:noWrap/>
            <w:hideMark/>
          </w:tcPr>
          <w:p w14:paraId="7BD4D819" w14:textId="7918FEA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Kendrick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8a970ee-7f1e-4677-9321-cb459d5ca03a"/>
                <w:id w:val="-1128009308"/>
                <w:placeholder>
                  <w:docPart w:val="4154BE3D3A984AD1B434D87FC7B255A3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iMjk3ZTFiLWQzM2YtNDRiNy1iMWNiLWIyMGRjMWM5ZjM4YyIsIlJhbmdlTGVuZ3RoIjo0LCJSZWZlcmVuY2VJZCI6IjZjYTNmNWY3LWQxMTgtNGJlMy1iOWRmLThkYjQzY2YzZ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odXAuNDcwMDgwNDA1IiwiVXJpU3RyaW5nIjoiaHR0cHM6Ly9kb2kub3JnLzEwLjEwMDIvaHVwLjQ3MDA4MDQ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F7332CA" w14:textId="4EB0F3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ood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71704506" w14:textId="71D4B56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enytoin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rbamazepine or </w:t>
            </w:r>
            <w:bookmarkStart w:id="0" w:name="OLE_LINK1"/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dium valproate</w:t>
            </w:r>
            <w:bookmarkEnd w:id="0"/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epileptic drug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7B14E89E" w14:textId="49E8324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933B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pilepsy</w:t>
            </w:r>
          </w:p>
        </w:tc>
        <w:tc>
          <w:tcPr>
            <w:tcW w:w="1134" w:type="dxa"/>
          </w:tcPr>
          <w:p w14:paraId="6C2CF5E6" w14:textId="1F149D4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3E2662E" w14:textId="1C531FC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6F769C4B" w14:textId="33EC83B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3456E22E" w14:textId="7096F7A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0</w:t>
            </w:r>
          </w:p>
        </w:tc>
        <w:tc>
          <w:tcPr>
            <w:tcW w:w="1134" w:type="dxa"/>
          </w:tcPr>
          <w:p w14:paraId="042FDF26" w14:textId="7CECCA4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 3-4 years</w:t>
            </w:r>
          </w:p>
        </w:tc>
        <w:tc>
          <w:tcPr>
            <w:tcW w:w="1418" w:type="dxa"/>
          </w:tcPr>
          <w:p w14:paraId="3B905F84" w14:textId="6290E81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2CAD12F6" w14:textId="1439424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6BD3034" w14:textId="4B95CE2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2EEDD49" w14:textId="6957F3B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40ABFB4F" w14:textId="5FE6B19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470769A0" w14:textId="77777777" w:rsidTr="000D71F3">
        <w:trPr>
          <w:trHeight w:val="280"/>
        </w:trPr>
        <w:tc>
          <w:tcPr>
            <w:tcW w:w="496" w:type="dxa"/>
          </w:tcPr>
          <w:p w14:paraId="1E93E535" w14:textId="4DD8F65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0</w:t>
            </w:r>
          </w:p>
        </w:tc>
        <w:tc>
          <w:tcPr>
            <w:tcW w:w="1347" w:type="dxa"/>
            <w:noWrap/>
            <w:hideMark/>
          </w:tcPr>
          <w:p w14:paraId="2ACCEB50" w14:textId="4AC5334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Kim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4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82c041f-80db-4405-b85b-97f55e6170af"/>
                <w:id w:val="655041140"/>
                <w:placeholder>
                  <w:docPart w:val="93C55A561D2E4F48A1F6B62443008CD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MGY2NmEzLTBkZjQtNGRmOC04NDc1LWQ5ZjNkMDE2ZTcwMCIsIlJhbmdlTGVuZ3RoIjo0LCJSZWZlcmVuY2VJZCI6IjUwNzAwOTQ5LTRmOTItNDBmYS04ZmEwLTQ4YzVhZTA1Ym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DMzMDQ3NSIsIlVyaVN0cmluZyI6Imh0dHA6Ly93d3cubmNiaS5ubG0ubmloLmdvdi9wdWJtZWQvMjQzMzA0Nz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UxOjA3IiwiTW9kaWZpZWRCeSI6Il9Lb3JuZGVybl9oIiwiSWQiOiIzYjU2NDZiYi02OTViLTQwNGYtYWJjYi1kMjRlMzRjMmJjZjgiLCJNb2RpZmllZE9uIjoiMjAyNS0wNC0xMVQxOTo1MTow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TEvbGl2LjEyNDM3IiwiVXJpU3RyaW5nIjoiaHR0cHM6Ly9kb2kub3JnLzEwLjExMTEvbGl2LjEyNDM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26C135D" w14:textId="608DDE0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oportion of patients with persistently undetectable HBV DNA at weeks 48 and 96</w:t>
            </w:r>
          </w:p>
        </w:tc>
        <w:tc>
          <w:tcPr>
            <w:tcW w:w="1276" w:type="dxa"/>
          </w:tcPr>
          <w:p w14:paraId="572F8C35" w14:textId="048BA5F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</w:t>
            </w: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mivudine (LVD)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viral agents)</w:t>
            </w:r>
          </w:p>
        </w:tc>
        <w:tc>
          <w:tcPr>
            <w:tcW w:w="992" w:type="dxa"/>
          </w:tcPr>
          <w:p w14:paraId="5622BAA6" w14:textId="7B70C03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770F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ronic hepatitis B (CHB)</w:t>
            </w:r>
          </w:p>
        </w:tc>
        <w:tc>
          <w:tcPr>
            <w:tcW w:w="1134" w:type="dxa"/>
          </w:tcPr>
          <w:p w14:paraId="0D5F53A4" w14:textId="2B32713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D186C2F" w14:textId="3C88614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4CFB03FE" w14:textId="20F087D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4D4F499" w14:textId="06C15B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2</w:t>
            </w:r>
          </w:p>
        </w:tc>
        <w:tc>
          <w:tcPr>
            <w:tcW w:w="1134" w:type="dxa"/>
          </w:tcPr>
          <w:p w14:paraId="08B87CCF" w14:textId="5F53953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-9 months</w:t>
            </w:r>
          </w:p>
        </w:tc>
        <w:tc>
          <w:tcPr>
            <w:tcW w:w="1418" w:type="dxa"/>
          </w:tcPr>
          <w:p w14:paraId="2898C1E8" w14:textId="6F62921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0753974F" w14:textId="042C1D0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CE063C1" w14:textId="3E2ED7D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375FA37A" w14:textId="701E55C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93CB416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harmaceutical industries, </w:t>
            </w:r>
          </w:p>
          <w:p w14:paraId="6B0F5A48" w14:textId="38BB14C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s</w:t>
            </w:r>
          </w:p>
        </w:tc>
      </w:tr>
      <w:tr w:rsidR="00860E73" w:rsidRPr="000D71F3" w14:paraId="657B4BCF" w14:textId="77777777" w:rsidTr="000D71F3">
        <w:trPr>
          <w:trHeight w:val="220"/>
        </w:trPr>
        <w:tc>
          <w:tcPr>
            <w:tcW w:w="496" w:type="dxa"/>
          </w:tcPr>
          <w:p w14:paraId="026C0781" w14:textId="064C701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1</w:t>
            </w:r>
          </w:p>
        </w:tc>
        <w:tc>
          <w:tcPr>
            <w:tcW w:w="1347" w:type="dxa"/>
            <w:noWrap/>
            <w:hideMark/>
          </w:tcPr>
          <w:p w14:paraId="05689451" w14:textId="7A26C9E4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Kirsten et al. 1993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61eac89d-6016-4141-bdad-40e96a9d2e66"/>
                <w:id w:val="2065831899"/>
                <w:placeholder>
                  <w:docPart w:val="455D469274BA482F9C42920579B9365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M2Y2M2E2LWQ4ZDQtNDFlYi05ODZhLTEyYmYzOGViOTA2YiIsIlJhbmdlTGVuZ3RoIjo0LCJSZWZlcmVuY2VJZCI6IjRlZThkZjllLTM0NWEtNGM5OS04NGIwLTJhMTM5ODc1ODR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g0MDQxNzUiLCJVcmlTdHJpbmciOiJodHRwOi8vd3d3Lm5jYmkubmxtLm5paC5nb3YvcHVibWVkLzg0MDQxN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I1OjIzIiwiTW9kaWZpZWRCeSI6Il9Lb3JuZGVybl9oIiwiSWQiOiI2MTFhNjE5MC0xOWFkLTRhMWItYWUwYi04NWMwZjYxYzU0NmIiLCJNb2RpZmllZE9uIjoiMjAyNS0wNC0xMVQyMDoyNToy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NzgvY2hlc3QuMTA0LjQuMTEwMSIsIlVyaVN0cmluZyI6Imh0dHBzOi8vZG9pLm9yZy8xMC4xMzc4L2NoZXN0LjEwNC40LjEx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80EA09A" w14:textId="02771F5E" w:rsidR="00860E73" w:rsidRPr="00DC157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DC157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ffect on lung function and other physiologic parameters as well as exercise performance, symptoms, overall </w:t>
            </w:r>
            <w:r w:rsidRPr="00DC157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dyspnea, and quality of life</w:t>
            </w:r>
          </w:p>
        </w:tc>
        <w:tc>
          <w:tcPr>
            <w:tcW w:w="1276" w:type="dxa"/>
          </w:tcPr>
          <w:p w14:paraId="0433EEC2" w14:textId="4F9C8A4B" w:rsidR="00860E73" w:rsidRPr="00DC157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DC157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Theophyll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575B4342" w14:textId="5AFEAA25" w:rsidR="00860E73" w:rsidRPr="00DC157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D</w:t>
            </w:r>
          </w:p>
        </w:tc>
        <w:tc>
          <w:tcPr>
            <w:tcW w:w="1134" w:type="dxa"/>
          </w:tcPr>
          <w:p w14:paraId="633014B4" w14:textId="21B4EC5B" w:rsidR="00860E73" w:rsidRPr="00DC157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69717C1" w14:textId="55C1D0D9" w:rsidR="00860E73" w:rsidRPr="00DC157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D772334" w14:textId="5322E5FD" w:rsidR="00860E73" w:rsidRPr="00DC157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4E8E3E6F" w14:textId="0B0B5E7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9</w:t>
            </w:r>
          </w:p>
        </w:tc>
        <w:tc>
          <w:tcPr>
            <w:tcW w:w="1134" w:type="dxa"/>
          </w:tcPr>
          <w:p w14:paraId="41FDF92C" w14:textId="3111759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474CE673" w14:textId="72856ED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both</w:t>
            </w:r>
          </w:p>
        </w:tc>
        <w:tc>
          <w:tcPr>
            <w:tcW w:w="1134" w:type="dxa"/>
          </w:tcPr>
          <w:p w14:paraId="6C319EF8" w14:textId="121917B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6AC7E17" w14:textId="73FB93D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26E04B5" w14:textId="3773CF3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1B7711E" w14:textId="2F0E245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3421F1F" w14:textId="77777777" w:rsidTr="000D71F3">
        <w:trPr>
          <w:trHeight w:val="280"/>
        </w:trPr>
        <w:tc>
          <w:tcPr>
            <w:tcW w:w="496" w:type="dxa"/>
          </w:tcPr>
          <w:p w14:paraId="46184214" w14:textId="2CE28F1C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2</w:t>
            </w:r>
          </w:p>
        </w:tc>
        <w:tc>
          <w:tcPr>
            <w:tcW w:w="1347" w:type="dxa"/>
            <w:noWrap/>
            <w:hideMark/>
          </w:tcPr>
          <w:p w14:paraId="2BABD91A" w14:textId="7E0E9CAC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Korman et. al 1980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7a8f15b2-eae1-4d1e-a715-9a5fee78892c"/>
                <w:id w:val="-1474286894"/>
                <w:placeholder>
                  <w:docPart w:val="357F46B9AEC8478E9E3CC4AA6347BCF6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ZjllMjc5LTUxYjItNDc5Yy04ZWE0LTMyOTk3YmI5YjAzOSIsIlJhbmdlTGVuZ3RoIjo0LCJSZWZlcmVuY2VJZCI6IjNlMmIzZGNkLTc4ZTktNGJiYS1iNTMyLWQ2M2U2NGIwNjc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2OTg2MjQyIiwiVXJpU3RyaW5nIjoiaHR0cDovL3d3dy5uY2JpLm5sbS5uaWguZ292L3B1Ym1lZC82OTg2M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wMToxMiIsIk1vZGlmaWVkQnkiOiJfS29ybmRlcm5faCIsIklkIjoiN2QwZTM4Y2UtYTExMC00MWViLTkwNjYtYzcwYzZhODYwZjEzIiwiTW9kaWZpZWRPbiI6IjIwMjUtMDQtMTFUMjA6MDE6M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0JGMDEzMDgzMDIiLCJVcmlTdHJpbmciOiJodHRwczovL2RvaS5vcmcvMTAuMTAwNy9CRjAxMzA4MzA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AB47A22" w14:textId="072F220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lapse rate</w:t>
            </w:r>
          </w:p>
        </w:tc>
        <w:tc>
          <w:tcPr>
            <w:tcW w:w="1276" w:type="dxa"/>
          </w:tcPr>
          <w:p w14:paraId="78BE5353" w14:textId="0EE925D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imetidine (Acid suppressive agents)</w:t>
            </w:r>
          </w:p>
        </w:tc>
        <w:tc>
          <w:tcPr>
            <w:tcW w:w="992" w:type="dxa"/>
          </w:tcPr>
          <w:p w14:paraId="388F836D" w14:textId="695E834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uodenal ulcer</w:t>
            </w:r>
          </w:p>
        </w:tc>
        <w:tc>
          <w:tcPr>
            <w:tcW w:w="1134" w:type="dxa"/>
          </w:tcPr>
          <w:p w14:paraId="74B1B234" w14:textId="743FEBD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ure</w:t>
            </w:r>
          </w:p>
        </w:tc>
        <w:tc>
          <w:tcPr>
            <w:tcW w:w="992" w:type="dxa"/>
          </w:tcPr>
          <w:p w14:paraId="600E6B47" w14:textId="200E436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24365C56" w14:textId="14B02CF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481050A" w14:textId="263D58A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1</w:t>
            </w:r>
          </w:p>
        </w:tc>
        <w:tc>
          <w:tcPr>
            <w:tcW w:w="1134" w:type="dxa"/>
          </w:tcPr>
          <w:p w14:paraId="74AB3A81" w14:textId="327DD3A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67F059F3" w14:textId="6E3A543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AB7BF7C" w14:textId="28E2888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639A35B" w14:textId="531B51D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C3CB373" w14:textId="1131530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FBD1101" w14:textId="4A8D389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84EE21F" w14:textId="77777777" w:rsidTr="000D71F3">
        <w:trPr>
          <w:trHeight w:val="280"/>
        </w:trPr>
        <w:tc>
          <w:tcPr>
            <w:tcW w:w="496" w:type="dxa"/>
          </w:tcPr>
          <w:p w14:paraId="1AB08DE1" w14:textId="3FC9D055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3</w:t>
            </w:r>
          </w:p>
        </w:tc>
        <w:tc>
          <w:tcPr>
            <w:tcW w:w="1347" w:type="dxa"/>
            <w:noWrap/>
            <w:hideMark/>
          </w:tcPr>
          <w:p w14:paraId="023FAB44" w14:textId="0CD7816F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Kosch et al. 2003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53d69390-c51a-49ca-a2fc-43a227220c86"/>
                <w:id w:val="-1356349422"/>
                <w:placeholder>
                  <w:docPart w:val="8A1D5110BE744C59A27178FFF03022CC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4YmE5MTJmLTU0NDgtNDU3OS1iZTc1LTczMWIxZjRlM2JjZSIsIlJhbmdlTGVuZ3RoIjo0LCJSZWZlcmVuY2VJZCI6ImI3OWJlOTc3LTBmOWUtNDY2MC1iZmU3LTIxZDdiMjY1ZDc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3LzAxLlRQLjAwMDAwOTI1MjEuNTc2MzMuQkQiLCJVcmlTdHJpbmciOiJodHRwczovL2RvaS5vcmcvMTAuMTA5Ny8wMS5UUC4wMDAwMDkyNTIxLjU3NjMzLkJE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NDowOCIsIk1vZGlmaWVkQnkiOiJfS29ybmRlcm5faCIsIklkIjoiODM4MjI1Y2MtYjgzYi00NjY5LThjNWUtOTljMzMzYWYzYWY0IiwiTW9kaWZpZWRPbiI6IjIwMjUtMDQtMTFUMjA6MzQ6MD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NDY1NzY5NyIsIlVyaVN0cmluZyI6Imh0dHA6Ly93d3cubmNiaS5ubG0ubmloLmdvdi9wdWJtZWQvMTQ2NTc2O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6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F99EE7F" w14:textId="4A3F4EB3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rterial compliance and endothelium-dependent flow-mediated vasodilatation</w:t>
            </w:r>
          </w:p>
        </w:tc>
        <w:tc>
          <w:tcPr>
            <w:tcW w:w="1276" w:type="dxa"/>
          </w:tcPr>
          <w:p w14:paraId="2F5F7115" w14:textId="17836748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49010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closporin 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mmunosuppressants)</w:t>
            </w:r>
          </w:p>
        </w:tc>
        <w:tc>
          <w:tcPr>
            <w:tcW w:w="992" w:type="dxa"/>
          </w:tcPr>
          <w:p w14:paraId="7B81EF2B" w14:textId="071BA7A7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9010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nal transplant patients</w:t>
            </w:r>
          </w:p>
        </w:tc>
        <w:tc>
          <w:tcPr>
            <w:tcW w:w="1134" w:type="dxa"/>
          </w:tcPr>
          <w:p w14:paraId="42C13BD5" w14:textId="37BD6516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A2133EC" w14:textId="1DB616E7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36D19A89" w14:textId="2E95DB35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22223D48" w14:textId="754DB066" w:rsidR="00860E73" w:rsidRPr="00860E73" w:rsidRDefault="00860E73" w:rsidP="00860E73">
            <w:pPr>
              <w:tabs>
                <w:tab w:val="left" w:pos="406"/>
              </w:tabs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4</w:t>
            </w:r>
          </w:p>
        </w:tc>
        <w:tc>
          <w:tcPr>
            <w:tcW w:w="1134" w:type="dxa"/>
          </w:tcPr>
          <w:p w14:paraId="1695BFE3" w14:textId="4F9ED7D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09EF1AF2" w14:textId="4E49E3D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rimary/ s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bclinical</w:t>
            </w:r>
          </w:p>
        </w:tc>
        <w:tc>
          <w:tcPr>
            <w:tcW w:w="1134" w:type="dxa"/>
          </w:tcPr>
          <w:p w14:paraId="34E96139" w14:textId="2162801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843A118" w14:textId="3492BDC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5880A4E" w14:textId="5836CFB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5F004473" w14:textId="3C815AF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20FBF80" w14:textId="77777777" w:rsidTr="000D71F3">
        <w:trPr>
          <w:trHeight w:val="280"/>
        </w:trPr>
        <w:tc>
          <w:tcPr>
            <w:tcW w:w="496" w:type="dxa"/>
          </w:tcPr>
          <w:p w14:paraId="754579C7" w14:textId="37C5B73A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4</w:t>
            </w:r>
          </w:p>
        </w:tc>
        <w:tc>
          <w:tcPr>
            <w:tcW w:w="1347" w:type="dxa"/>
            <w:noWrap/>
            <w:hideMark/>
          </w:tcPr>
          <w:p w14:paraId="055DC22E" w14:textId="4C34F8F3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Le Cesne et al. 2010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b2fe8f5-bf8a-4692-8986-225f3f459899"/>
                <w:id w:val="-1467734245"/>
                <w:placeholder>
                  <w:docPart w:val="929765F2B8D04046A0DF1F13D0DCBBAF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4MTRiMDQ3LWEzY2UtNDc2YS05OGVlLTAyMzQwMThhY2JiMyIsIlJhbmdlTGVuZ3RoIjo0LCJSZWZlcmVuY2VJZCI6ImQzNzUxN2ZmLWE2ZmItNDdkNC1iNjk5LTkyY2Y1ZDAwZmJ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IwODY0NDA2IiwiVXJpU3RyaW5nIjoiaHR0cDovL3d3dy5uY2JpLm5sbS5uaWguZ292L3B1Ym1lZC8yMDg2NDQ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TE6NTIiLCJNb2RpZmllZEJ5IjoiX0tvcm5kZXJuX2giLCJJZCI6IjEzYjI1N2U5LWU3ZDQtNGU5Ny1hNTgzLWJhNDQ5NzFiYmNmNCIsIk1vZGlmaWVkT24iOiIyMDI1LTA0LTExVDIwOjUxOjUy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TMTQ3MC0yMDQ1KDEwKTcwMjIyLTkiLCJVcmlTdHJpbmciOiJodHRwczovL2RvaS5vcmcvMTAuMTAxNi9TMTQ3MC0yMDQ1KDEwKTcwMjIyL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8EF0DFD" w14:textId="7B9832A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gression-free survival</w:t>
            </w:r>
          </w:p>
        </w:tc>
        <w:tc>
          <w:tcPr>
            <w:tcW w:w="1276" w:type="dxa"/>
          </w:tcPr>
          <w:p w14:paraId="05F8945B" w14:textId="5B1BF18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atinib (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2C601AD6" w14:textId="717AEFA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dvanced gastrointestinal stromal tumours</w:t>
            </w:r>
          </w:p>
        </w:tc>
        <w:tc>
          <w:tcPr>
            <w:tcW w:w="1134" w:type="dxa"/>
          </w:tcPr>
          <w:p w14:paraId="7DF24AEC" w14:textId="6A5DA9E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3312F01" w14:textId="1BF533D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0E5092A" w14:textId="5CC7B48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D9D54E5" w14:textId="2509221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34</w:t>
            </w:r>
          </w:p>
        </w:tc>
        <w:tc>
          <w:tcPr>
            <w:tcW w:w="1134" w:type="dxa"/>
          </w:tcPr>
          <w:p w14:paraId="67CE975A" w14:textId="746C44E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 2-3 years</w:t>
            </w:r>
          </w:p>
        </w:tc>
        <w:tc>
          <w:tcPr>
            <w:tcW w:w="1418" w:type="dxa"/>
          </w:tcPr>
          <w:p w14:paraId="7B914071" w14:textId="7681875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0E622CB5" w14:textId="6DE0E8C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759E6C1" w14:textId="68E8280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EF6737E" w14:textId="07EAF44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A24A7D8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,</w:t>
            </w:r>
          </w:p>
          <w:p w14:paraId="548D8C65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6DBBB14B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  <w:p w14:paraId="4FB9B2DE" w14:textId="082E191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2FD52A2D" w14:textId="77777777" w:rsidTr="000D71F3">
        <w:trPr>
          <w:trHeight w:val="280"/>
        </w:trPr>
        <w:tc>
          <w:tcPr>
            <w:tcW w:w="496" w:type="dxa"/>
          </w:tcPr>
          <w:p w14:paraId="5132449A" w14:textId="7623C931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5</w:t>
            </w:r>
          </w:p>
        </w:tc>
        <w:tc>
          <w:tcPr>
            <w:tcW w:w="1347" w:type="dxa"/>
            <w:noWrap/>
            <w:hideMark/>
          </w:tcPr>
          <w:p w14:paraId="107E9D24" w14:textId="44CAB71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Lee et al. 2014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29f507fb-dd60-4356-a928-a59e7c8002ba"/>
                <w:id w:val="591821789"/>
                <w:placeholder>
                  <w:docPart w:val="038BE4988708453097CA5552736C2CCC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2NGE0M2MyLWIwYjItNGMyYi1iN2ZmLTYzZTU2MTYzMTk1MCIsIlJhbmdlTGVuZ3RoIjo0LCJSZWZlcmVuY2VJZCI6ImQzMjc0ZDc1LTJjMmItNDE2My04NjU5LWI4MzcwYTZhOG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0NjI3ODMwIiwiVXJpU3RyaW5nIjoiaHR0cDovL3d3dy5uY2JpLm5sbS5uaWguZ292L3B1Ym1lZC8yNDYyNzgz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QtMTItMTJUMjA6MjE6MzkiLCJNb2RpZmllZEJ5IjoiX0tvcm5kZXJuX2giLCJJZCI6IjAwYjI0YzBiLWRhMDAtNDE2MS1hNGJlLTE2MTBlNzRjMTZlZiIsIk1vZGlmaWVkT24iOiIyMDI0LTEyLTEyVDIwOjIxOjM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zk1MDE5NyIsIlVyaVN0cmluZyI6Imh0dHBzOi8vd3d3Lm5jYmkubmxtLm5paC5nb3YvcG1jL2FydGljbGVzL1BNQzM5NTAxOT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vcm5kZXJuX2giLCJDcmVhdGVkT24iOiIyMDI0LTEyLTEyVDIwOjIxOjM5IiwiTW9kaWZpZWRCeSI6Il9Lb3JuZGVybl9oIiwiSWQiOiI0NmYxOWFlZC0yZGEzLTQ0YTEtOTY1Ny0wYjEwNTBmNmZhOTUiLCJNb2RpZmllZE9uIjoiMjAyNC0xMi0xMlQyMDoyMTozO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QwOTMvZG1qLjIwMTQuMzguMS42NCIsIlVyaVN0cmluZyI6Imh0dHBzOi8vZG9pLm9yZy8xMC40MDkzL2Rtai4yMDE0LjM4LjEuNj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45F35B5" w14:textId="688BD3CB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9010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ate of relapse of dyslipidemia</w:t>
            </w:r>
          </w:p>
        </w:tc>
        <w:tc>
          <w:tcPr>
            <w:tcW w:w="1276" w:type="dxa"/>
          </w:tcPr>
          <w:p w14:paraId="339C5378" w14:textId="427220FE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F2FD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osuvastat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0F3AFFF5" w14:textId="4245B473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F2FD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yslipidem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657A19EA" w14:textId="4F520DEC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84123E4" w14:textId="3DF405A7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d therapy regimen</w:t>
            </w:r>
          </w:p>
        </w:tc>
        <w:tc>
          <w:tcPr>
            <w:tcW w:w="851" w:type="dxa"/>
          </w:tcPr>
          <w:p w14:paraId="160A9B4D" w14:textId="3FD6B90B" w:rsidR="00860E73" w:rsidRPr="0049010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2FF498AA" w14:textId="1A18CB7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9</w:t>
            </w:r>
          </w:p>
        </w:tc>
        <w:tc>
          <w:tcPr>
            <w:tcW w:w="1134" w:type="dxa"/>
          </w:tcPr>
          <w:p w14:paraId="5591745E" w14:textId="30A137D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1 month</w:t>
            </w:r>
          </w:p>
        </w:tc>
        <w:tc>
          <w:tcPr>
            <w:tcW w:w="1418" w:type="dxa"/>
          </w:tcPr>
          <w:p w14:paraId="482A2658" w14:textId="744C1BD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140DE2E6" w14:textId="08F9691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73C65EBA" w14:textId="0541BFC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1C2D0939" w14:textId="7CE4443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6C788BB" w14:textId="0C0833E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737ECA8F" w14:textId="77777777" w:rsidTr="000D71F3">
        <w:trPr>
          <w:trHeight w:val="280"/>
        </w:trPr>
        <w:tc>
          <w:tcPr>
            <w:tcW w:w="496" w:type="dxa"/>
          </w:tcPr>
          <w:p w14:paraId="1FBFDBB0" w14:textId="795E9EB7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6</w:t>
            </w:r>
          </w:p>
        </w:tc>
        <w:tc>
          <w:tcPr>
            <w:tcW w:w="1347" w:type="dxa"/>
            <w:noWrap/>
            <w:hideMark/>
          </w:tcPr>
          <w:p w14:paraId="1E5BB286" w14:textId="18B7AC4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Legendre et al. 200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bd12183-a249-4719-98df-4045176528a6"/>
                <w:id w:val="1802028018"/>
                <w:placeholder>
                  <w:docPart w:val="068BC2661AE84C0B88F7E41DD2D16A56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lYzE4OGQ4LWRiY2YtNGJlZS1iNzNkLTQyY2ZiNzA4YTNmNSIsIlJhbmdlTGVuZ3RoIjo0LCJSZWZlcmVuY2VJZCI6IjBkNTg3NDk2LTU2MjYtNGUwNy04YjA1LTA3NmFmNjVkOTB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NzQ4ODM4MSIsIlVyaVN0cmluZyI6Imh0dHA6Ly93d3cubmNiaS5ubG0ubmloLmdvdi9wdWJtZWQvMTc0ODgzOD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4OjQyIiwiTW9kaWZpZWRCeSI6Il9Lb3JuZGVybl9oIiwiSWQiOiJiZjdlMzkyYy05ZmI3LTQxMjItOWFiYS01YWVhMmFkNDFjYjQiLCJNb2RpZmllZE9uIjoiMjAyNS0wNC0xMVQyMDozODo0M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MTEvai4xMzk5LTAwMTIuMjAwNy4wMDY0NS54IiwiVXJpU3RyaW5nIjoiaHR0cHM6Ly9kb2kub3JnLzEwLjExMTEvai4xMzk5LTAwMTIuMjAwNy4wMDY0NS5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EDC9260" w14:textId="4E4BA39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 in Glomerular filtration rate (GFR)</w:t>
            </w:r>
          </w:p>
        </w:tc>
        <w:tc>
          <w:tcPr>
            <w:tcW w:w="1276" w:type="dxa"/>
          </w:tcPr>
          <w:p w14:paraId="2EE84298" w14:textId="5EA0D0A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yclosporine A (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1F4F9344" w14:textId="5CC1000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nal transplant recipients</w:t>
            </w:r>
          </w:p>
        </w:tc>
        <w:tc>
          <w:tcPr>
            <w:tcW w:w="1134" w:type="dxa"/>
          </w:tcPr>
          <w:p w14:paraId="4AD16D92" w14:textId="31FD6C1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F655A05" w14:textId="56E1A64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4E3B65CE" w14:textId="00172D2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57BD7091" w14:textId="007AEA8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30</w:t>
            </w:r>
          </w:p>
        </w:tc>
        <w:tc>
          <w:tcPr>
            <w:tcW w:w="1134" w:type="dxa"/>
          </w:tcPr>
          <w:p w14:paraId="199457A0" w14:textId="06BD414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6AF24CA5" w14:textId="0BF414A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6C7346A2" w14:textId="257EA84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D6995E3" w14:textId="05B0E76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6A7E1A1" w14:textId="1FE3810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187D839" w14:textId="56813FE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2B6F408D" w14:textId="77777777" w:rsidTr="000D71F3">
        <w:trPr>
          <w:trHeight w:val="280"/>
        </w:trPr>
        <w:tc>
          <w:tcPr>
            <w:tcW w:w="496" w:type="dxa"/>
          </w:tcPr>
          <w:p w14:paraId="622DD791" w14:textId="542593DA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7</w:t>
            </w:r>
          </w:p>
        </w:tc>
        <w:tc>
          <w:tcPr>
            <w:tcW w:w="1347" w:type="dxa"/>
            <w:noWrap/>
            <w:hideMark/>
          </w:tcPr>
          <w:p w14:paraId="13B3CD30" w14:textId="521FECD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Lémann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2005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1b91bb73-9b0e-4e65-ad64-93c76619e824"/>
                <w:id w:val="1628960043"/>
                <w:placeholder>
                  <w:docPart w:val="4CBED574371F4C378B2B6727233AC90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yMDBlYTYyLTUyZDMtNDJjZC05NDIzLTljNDgyZTEzY2ZiZSIsIlJhbmdlTGVuZ3RoIjo0LCJSZWZlcmVuY2VJZCI6ImUwZTI4MWJmLWRlODEtNDY1Ny05ZmY2LWNiNDZmZTQ5MTV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1My9qLmdhc3Ryby4yMDA1LjAzLjAzMSIsIlVyaVN0cmluZyI6Imh0dHBzOi8vZG9pLm9yZy8xMC4xMDUzL2ouZ2FzdHJvLjIwMDUuMDMuMDM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0ODozMSIsIk1vZGlmaWVkQnkiOiJfS29ybmRlcm5faCIsIklkIjoiZGUxM2E0YjEtNzJjMy00YzllLWEzZGMtZDdkYTk1Y2RjNTU0IiwiTW9kaWZpZWRPbiI6IjIwMjUtMDQtMTFUMjA6NDg6Mz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NTk0MDYxNiIsIlVyaVN0cmluZyI6Imh0dHA6Ly93d3cubmNiaS5ubG0ubmloLmdvdi9wdWJtZWQvMTU5NDA2M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3D37969" w14:textId="232E04F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8F2FD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inical relapse over the 18-month period</w:t>
            </w:r>
          </w:p>
        </w:tc>
        <w:tc>
          <w:tcPr>
            <w:tcW w:w="1276" w:type="dxa"/>
          </w:tcPr>
          <w:p w14:paraId="12E59C38" w14:textId="2F5010A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F2FD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zathiop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mmunosuppressants)</w:t>
            </w:r>
          </w:p>
        </w:tc>
        <w:tc>
          <w:tcPr>
            <w:tcW w:w="992" w:type="dxa"/>
          </w:tcPr>
          <w:p w14:paraId="0DA6D98D" w14:textId="38733B8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F2FDC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rohn’s disease</w:t>
            </w:r>
          </w:p>
        </w:tc>
        <w:tc>
          <w:tcPr>
            <w:tcW w:w="1134" w:type="dxa"/>
          </w:tcPr>
          <w:p w14:paraId="54F4BB75" w14:textId="416EDA9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4BC84B0C" w14:textId="7D1AA7B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DF3F981" w14:textId="12B7DE6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73B7A426" w14:textId="3AAD0C4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3</w:t>
            </w:r>
          </w:p>
        </w:tc>
        <w:tc>
          <w:tcPr>
            <w:tcW w:w="1134" w:type="dxa"/>
          </w:tcPr>
          <w:p w14:paraId="67214149" w14:textId="634CF3F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01D2748D" w14:textId="5AEC336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1CDEF56" w14:textId="3286F5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54636CDE" w14:textId="7E75345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05545B16" w14:textId="48E8BF9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4EE169A7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1037100B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06412E36" w14:textId="77777777" w:rsidTr="000D71F3">
        <w:trPr>
          <w:trHeight w:val="280"/>
        </w:trPr>
        <w:tc>
          <w:tcPr>
            <w:tcW w:w="496" w:type="dxa"/>
          </w:tcPr>
          <w:p w14:paraId="660C30CB" w14:textId="467B0B38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8</w:t>
            </w:r>
          </w:p>
        </w:tc>
        <w:tc>
          <w:tcPr>
            <w:tcW w:w="1347" w:type="dxa"/>
            <w:noWrap/>
            <w:hideMark/>
          </w:tcPr>
          <w:p w14:paraId="7CB8D833" w14:textId="16EE314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Lemos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2014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90db29f-658f-4eef-bae8-62be65350f27"/>
                <w:id w:val="-1258354168"/>
                <w:placeholder>
                  <w:docPart w:val="D774BC91583E4D9B95C67B899DBF3CFD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ExZGJhLThmYmMtNDBkNi1iNTg3LTJjNTFhNjNhYjc2YiIsIlJhbmdlTGVuZ3RoIjo0LCJSZWZlcmVuY2VJZCI6IjIyNDczMThmLWZhOWItNDhlZC04OWU0LWNkZTA1MThmYTI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DU1MzA5NCIsIlVyaVN0cmluZyI6Imh0dHA6Ly93d3cubmNiaS5ubG0ubmloLmdvdi9wdWJtZWQvMjQ1NTMwO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0LTEyLTEyVDIwOjMxOjAxIiwiTW9kaWZpZWRCeSI6Il9Lb3JuZGVybl9oIiwiSWQiOiIzOTU0YjEyYS01YzJiLTQ1MDMtOGMxMy0zZjgwYzBiYzY3MzMiLCJNb2RpZmllZE9uIjoiMjAyNC0xMi0xMlQyMDozMTow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TcvTUNBLjAwMDAwMDAwMDAwMDAwODMiLCJVcmlTdHJpbmciOiJodHRwczovL2RvaS5vcmcvMTAuMTA5Ny9NQ0EuMDAwMDAwMDAwMDAwMDA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A4B116A" w14:textId="14B718F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515C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ange in HRQoL scores </w:t>
            </w:r>
          </w:p>
        </w:tc>
        <w:tc>
          <w:tcPr>
            <w:tcW w:w="1276" w:type="dxa"/>
          </w:tcPr>
          <w:p w14:paraId="0CE7F723" w14:textId="430DE08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15C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itrat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hypertensive agents)</w:t>
            </w:r>
          </w:p>
        </w:tc>
        <w:tc>
          <w:tcPr>
            <w:tcW w:w="992" w:type="dxa"/>
          </w:tcPr>
          <w:p w14:paraId="3A00B535" w14:textId="02BB233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515C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able angina</w:t>
            </w:r>
          </w:p>
        </w:tc>
        <w:tc>
          <w:tcPr>
            <w:tcW w:w="1134" w:type="dxa"/>
          </w:tcPr>
          <w:p w14:paraId="483494A2" w14:textId="7923878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436F7A6" w14:textId="308DEC4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evidence</w:t>
            </w:r>
          </w:p>
        </w:tc>
        <w:tc>
          <w:tcPr>
            <w:tcW w:w="851" w:type="dxa"/>
          </w:tcPr>
          <w:p w14:paraId="6BC76B40" w14:textId="127D1A0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C6A6F2F" w14:textId="4BE874E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05</w:t>
            </w:r>
          </w:p>
        </w:tc>
        <w:tc>
          <w:tcPr>
            <w:tcW w:w="1134" w:type="dxa"/>
          </w:tcPr>
          <w:p w14:paraId="7A383E81" w14:textId="5E05F88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1 months</w:t>
            </w:r>
          </w:p>
        </w:tc>
        <w:tc>
          <w:tcPr>
            <w:tcW w:w="1418" w:type="dxa"/>
          </w:tcPr>
          <w:p w14:paraId="5AC2D24C" w14:textId="246C516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7F0A9C20" w14:textId="55B756B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551474C1" w14:textId="4DA9314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0CCFF725" w14:textId="7500370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2148F08E" w14:textId="1F85356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s</w:t>
            </w:r>
          </w:p>
        </w:tc>
      </w:tr>
      <w:tr w:rsidR="00860E73" w:rsidRPr="000D71F3" w14:paraId="1AAD7791" w14:textId="77777777" w:rsidTr="000D71F3">
        <w:trPr>
          <w:trHeight w:val="280"/>
        </w:trPr>
        <w:tc>
          <w:tcPr>
            <w:tcW w:w="496" w:type="dxa"/>
          </w:tcPr>
          <w:p w14:paraId="0D96910E" w14:textId="23087782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49</w:t>
            </w:r>
          </w:p>
        </w:tc>
        <w:tc>
          <w:tcPr>
            <w:tcW w:w="1347" w:type="dxa"/>
            <w:noWrap/>
            <w:hideMark/>
          </w:tcPr>
          <w:p w14:paraId="64478BD8" w14:textId="0174A5A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Lin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14</w:t>
            </w:r>
          </w:p>
        </w:tc>
        <w:tc>
          <w:tcPr>
            <w:tcW w:w="1276" w:type="dxa"/>
          </w:tcPr>
          <w:p w14:paraId="27CCBB6E" w14:textId="7AE4BA9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ccurrence</w:t>
            </w:r>
            <w:r w:rsidRPr="00515C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of resuming medi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a</w:t>
            </w:r>
            <w:r w:rsidRPr="00515C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ion</w:t>
            </w:r>
          </w:p>
        </w:tc>
        <w:tc>
          <w:tcPr>
            <w:tcW w:w="1276" w:type="dxa"/>
          </w:tcPr>
          <w:p w14:paraId="743F3C41" w14:textId="1C0ED35C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E171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utasteride, Doxazosin (other drugs for chronic conditions)</w:t>
            </w:r>
          </w:p>
        </w:tc>
        <w:tc>
          <w:tcPr>
            <w:tcW w:w="992" w:type="dxa"/>
          </w:tcPr>
          <w:p w14:paraId="38F78CE3" w14:textId="100A9F7E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enign prostatic hyperplasia (BPH)</w:t>
            </w:r>
          </w:p>
        </w:tc>
        <w:tc>
          <w:tcPr>
            <w:tcW w:w="1134" w:type="dxa"/>
          </w:tcPr>
          <w:p w14:paraId="0BE4C34C" w14:textId="6D3AC6EF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6225047D" w14:textId="5CE84C02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412A0CFF" w14:textId="0BE445A2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5416776" w14:textId="7AA25DBF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17</w:t>
            </w:r>
          </w:p>
        </w:tc>
        <w:tc>
          <w:tcPr>
            <w:tcW w:w="1134" w:type="dxa"/>
          </w:tcPr>
          <w:p w14:paraId="392ABEA8" w14:textId="01C4603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37E113FD" w14:textId="5EA1A802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endpoint/discontinuation rate </w:t>
            </w:r>
          </w:p>
        </w:tc>
        <w:tc>
          <w:tcPr>
            <w:tcW w:w="1134" w:type="dxa"/>
          </w:tcPr>
          <w:p w14:paraId="50C8AC66" w14:textId="4E4408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3D8A9694" w14:textId="433DF16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08BF7739" w14:textId="1A9BBEA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344D75D0" w14:textId="10D4DF6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4661B4A" w14:textId="77777777" w:rsidTr="000D71F3">
        <w:trPr>
          <w:trHeight w:val="280"/>
        </w:trPr>
        <w:tc>
          <w:tcPr>
            <w:tcW w:w="496" w:type="dxa"/>
          </w:tcPr>
          <w:p w14:paraId="0BD0C8B3" w14:textId="4A09EA6E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50</w:t>
            </w:r>
          </w:p>
        </w:tc>
        <w:tc>
          <w:tcPr>
            <w:tcW w:w="1347" w:type="dxa"/>
            <w:noWrap/>
            <w:hideMark/>
          </w:tcPr>
          <w:p w14:paraId="63B03864" w14:textId="1164AD89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Lossius et al. 200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bbfd237c-6a9d-4d6a-893d-6c8b858f0a9f"/>
                <w:id w:val="-1633862231"/>
                <w:placeholder>
                  <w:docPart w:val="6A44B44325B24B65B13273D396843FA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TczZGIwLWIzY2ItNDA0Yi1hZjQxLTBlMDJmMmQ1ZTIxZiIsIlJhbmdlTGVuZ3RoIjo0LCJSZWZlcmVuY2VJZCI6IjJkZTg0OWQ5LTk4N2UtNGVjNi05ZjhiLTJlZDRlNmNlM2J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2ouMTUyOC0xMTY3LjIwMDcuMDEzMjMueCIsIlVyaVN0cmluZyI6Imh0dHBzOi8vZG9pLm9yZy8xMC4xMTExL2ouMTUyOC0xMTY3LjIwMDcuMDEzMjMue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TU6NTQiLCJNb2RpZmllZEJ5IjoiX0tvcm5kZXJuX2giLCJJZCI6IjExMTQ1ODg2LTM0NDMtNDgwNC04OTBmLThkMTM4YmE5ZmY1YSIsIk1vZGlmaWVkT24iOiIyMDI1LTA0LTExVDE5OjU1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c4ODgwNzQiLCJVcmlTdHJpbmciOiJodHRwOi8vd3d3Lm5jYmkubmxtLm5paC5nb3YvcHVibWVkLzE3ODg4MDc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A704B76" w14:textId="096C6176" w:rsidR="00860E73" w:rsidRPr="008610F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8610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izure relapse and changes in cognitive function at inclusion and after 7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o</w:t>
            </w:r>
            <w:r w:rsidRPr="008610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after intervention</w:t>
            </w:r>
          </w:p>
        </w:tc>
        <w:tc>
          <w:tcPr>
            <w:tcW w:w="1276" w:type="dxa"/>
          </w:tcPr>
          <w:p w14:paraId="410BE6BA" w14:textId="37E6DCB6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Carbamazepine, Valproate, Phenytoin, Phenobarbital, Lamotrigine (Antiepileptic drugs) </w:t>
            </w:r>
          </w:p>
        </w:tc>
        <w:tc>
          <w:tcPr>
            <w:tcW w:w="992" w:type="dxa"/>
          </w:tcPr>
          <w:p w14:paraId="009F46F7" w14:textId="3C37208E" w:rsidR="00860E73" w:rsidRPr="005E43F5" w:rsidRDefault="00860E73" w:rsidP="00860E73">
            <w:pPr>
              <w:tabs>
                <w:tab w:val="left" w:pos="486"/>
              </w:tabs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cent onset epilepsy</w:t>
            </w:r>
          </w:p>
        </w:tc>
        <w:tc>
          <w:tcPr>
            <w:tcW w:w="1134" w:type="dxa"/>
          </w:tcPr>
          <w:p w14:paraId="79721997" w14:textId="40A85B9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294CA7F9" w14:textId="5A49512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7CD4D30B" w14:textId="2ACC7F76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BB15A2A" w14:textId="10F940F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60</w:t>
            </w:r>
          </w:p>
        </w:tc>
        <w:tc>
          <w:tcPr>
            <w:tcW w:w="1134" w:type="dxa"/>
          </w:tcPr>
          <w:p w14:paraId="2DDCB8D4" w14:textId="3F2547D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07AB6001" w14:textId="1BEB905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rimary/clinical</w:t>
            </w:r>
          </w:p>
        </w:tc>
        <w:tc>
          <w:tcPr>
            <w:tcW w:w="1134" w:type="dxa"/>
          </w:tcPr>
          <w:p w14:paraId="548EC8AD" w14:textId="5C68E56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4B5652D" w14:textId="39D361A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DF71809" w14:textId="23BA747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4F58CB0C" w14:textId="78EE3989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4B61DCF2" w14:textId="4818636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54FAD889" w14:textId="77777777" w:rsidTr="000D71F3">
        <w:trPr>
          <w:trHeight w:val="280"/>
        </w:trPr>
        <w:tc>
          <w:tcPr>
            <w:tcW w:w="496" w:type="dxa"/>
          </w:tcPr>
          <w:p w14:paraId="5C31A485" w14:textId="4AD4DDC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1</w:t>
            </w:r>
          </w:p>
        </w:tc>
        <w:tc>
          <w:tcPr>
            <w:tcW w:w="1347" w:type="dxa"/>
            <w:noWrap/>
            <w:hideMark/>
          </w:tcPr>
          <w:p w14:paraId="77817CD2" w14:textId="32CC1398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Maland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198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8a7ce58-ee35-491d-b466-644b2cdb4c52"/>
                <w:id w:val="493218314"/>
                <w:placeholder>
                  <w:docPart w:val="5A8402B19CD9435494C611AEEDCF7164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0NDcwMDgzLTQ2ZjctNDVjYS1iM2YyLWEwZTFhYmYyYjRiNSIsIlJhbmdlTGVuZ3RoIjo0LCJSZWZlcmVuY2VJZCI6ImY1MTM5NGM5LWNlZWUtNDM5ZS05NGU5LThmY2E4NjIxMmN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Njg2MjU3OSIsIlVyaVN0cmluZyI6Imh0dHA6Ly93d3cubmNiaS5ubG0ubmloLmdvdi9wdWJtZWQvNjg2MjU3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MzI6MDMiLCJNb2RpZmllZEJ5IjoiX0tvcm5kZXJuX2giLCJJZCI6IjY2NjhkMDAxLWNkNTYtNDVlMy04ZDAyLWJlZWEyNGQ5NjRiNiIsIk1vZGlmaWVkT24iOiIyMDI1LTA0LTExVDE5OjMyOjA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2MS8wMS5oeXAuNS40LjUzOSIsIlVyaVN0cmluZyI6Imh0dHBzOi8vZG9pLm9yZy8xMC4xMTYxLzAxLmh5cC41LjQu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D9E83D1" w14:textId="6470E4D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ng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in blood pressure</w:t>
            </w:r>
          </w:p>
        </w:tc>
        <w:tc>
          <w:tcPr>
            <w:tcW w:w="1276" w:type="dxa"/>
          </w:tcPr>
          <w:p w14:paraId="0533C8C3" w14:textId="1F5BC995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iazide (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lorthalido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ydrochlorothiaz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iamterene)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hypertensives)</w:t>
            </w:r>
          </w:p>
          <w:p w14:paraId="2EA9A088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</w:tcPr>
          <w:p w14:paraId="3C804405" w14:textId="4272020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E12AF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pertension</w:t>
            </w:r>
          </w:p>
        </w:tc>
        <w:tc>
          <w:tcPr>
            <w:tcW w:w="1134" w:type="dxa"/>
          </w:tcPr>
          <w:p w14:paraId="1FBE39A7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5FB67A3B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767C1CF8" w14:textId="2E3F3E8B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127059BF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62</w:t>
            </w:r>
          </w:p>
        </w:tc>
        <w:tc>
          <w:tcPr>
            <w:tcW w:w="1134" w:type="dxa"/>
          </w:tcPr>
          <w:p w14:paraId="7B2FAD67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</w:t>
            </w:r>
          </w:p>
        </w:tc>
        <w:tc>
          <w:tcPr>
            <w:tcW w:w="1418" w:type="dxa"/>
          </w:tcPr>
          <w:p w14:paraId="6F1C5162" w14:textId="51BD8AFC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dpoint</w:t>
            </w: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2C6B1E4E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4765A00" w14:textId="77777777" w:rsidR="00860E73" w:rsidRPr="00751224" w:rsidRDefault="00860E73" w:rsidP="00860E73">
            <w:pPr>
              <w:tabs>
                <w:tab w:val="left" w:pos="603"/>
              </w:tabs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B67664C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8CC6991" w14:textId="265B2A3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D38C42A" w14:textId="77777777" w:rsidTr="000D71F3">
        <w:trPr>
          <w:trHeight w:val="280"/>
        </w:trPr>
        <w:tc>
          <w:tcPr>
            <w:tcW w:w="496" w:type="dxa"/>
          </w:tcPr>
          <w:p w14:paraId="3651D929" w14:textId="58F76F5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2</w:t>
            </w:r>
          </w:p>
        </w:tc>
        <w:tc>
          <w:tcPr>
            <w:tcW w:w="1347" w:type="dxa"/>
            <w:noWrap/>
            <w:hideMark/>
          </w:tcPr>
          <w:p w14:paraId="7D04C81E" w14:textId="0E4E02F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argo et al. 198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23202b3-d189-4bfc-a62d-8d6e0f4de330"/>
                <w:id w:val="465085395"/>
                <w:placeholder>
                  <w:docPart w:val="259F0260B076496A85DD731E2C1E2F20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jOTQ5MDY3LTU5NzctNDdlNy05YWFlLTRkZWM1YjBkM2QzYiIsIlJhbmdlTGVuZ3RoIjo0LCJSZWZlcmVuY2VJZCI6ImE4ZDVjYzI4LTUxMTQtNGE5OS04YzkxLTc2ODk0MTI5MGM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jc1NjUzMiIsIlVyaVN0cmluZyI6Imh0dHA6Ly93d3cubmNiaS5ubG0ubmloLmdvdi9wdWJtZWQvNjc1NjU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TI6MDgiLCJNb2RpZmllZEJ5IjoiX0tvcm5kZXJuX2giLCJJZCI6Ijg2YjcwNmY3LTA4MGMtNGZiMy04ZjM1LWUyNTIxNWJiYzk5ZSIsIk1vZGlmaWVkT24iOiIyMDI1LTA0LTExVDIwOjEy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5Mi9ianAuMTQxLjQuNDA3IiwiVXJpU3RyaW5nIjoiaHR0cHM6Ly9kb2kub3JnLzEwLjExOTIvYmpwLjE0MS40LjQ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B7E1904" w14:textId="63C61F8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elapse </w:t>
            </w:r>
          </w:p>
        </w:tc>
        <w:tc>
          <w:tcPr>
            <w:tcW w:w="1276" w:type="dxa"/>
          </w:tcPr>
          <w:p w14:paraId="6F927A81" w14:textId="5556538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ithium (Antidepressants)</w:t>
            </w:r>
          </w:p>
        </w:tc>
        <w:tc>
          <w:tcPr>
            <w:tcW w:w="992" w:type="dxa"/>
          </w:tcPr>
          <w:p w14:paraId="61728EB6" w14:textId="7587A4E9" w:rsidR="00860E73" w:rsidRPr="0052276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2276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ipolar manic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52276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epressiveillness, cyclothymic personality</w:t>
            </w:r>
          </w:p>
        </w:tc>
        <w:tc>
          <w:tcPr>
            <w:tcW w:w="1134" w:type="dxa"/>
          </w:tcPr>
          <w:p w14:paraId="02D9D308" w14:textId="415E3910" w:rsidR="00860E73" w:rsidRPr="0052276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981977E" w14:textId="31AC01E3" w:rsidR="00860E73" w:rsidRPr="0052276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7B9DC8D0" w14:textId="1A3B0885" w:rsidR="00860E73" w:rsidRPr="00522767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6F2DD70F" w14:textId="6B116A3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2</w:t>
            </w:r>
          </w:p>
        </w:tc>
        <w:tc>
          <w:tcPr>
            <w:tcW w:w="1134" w:type="dxa"/>
          </w:tcPr>
          <w:p w14:paraId="4CA05242" w14:textId="38138F4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3D8098E6" w14:textId="759F78E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976911D" w14:textId="7072465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4A9CC0B" w14:textId="48D965C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10598EA" w14:textId="31E45C2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EC81775" w14:textId="31BDD68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752C8B0F" w14:textId="77777777" w:rsidTr="000D71F3">
        <w:trPr>
          <w:trHeight w:val="280"/>
        </w:trPr>
        <w:tc>
          <w:tcPr>
            <w:tcW w:w="496" w:type="dxa"/>
          </w:tcPr>
          <w:p w14:paraId="55CA3F05" w14:textId="658B54B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3</w:t>
            </w:r>
          </w:p>
        </w:tc>
        <w:tc>
          <w:tcPr>
            <w:tcW w:w="1347" w:type="dxa"/>
            <w:noWrap/>
            <w:hideMark/>
          </w:tcPr>
          <w:p w14:paraId="4AE092C2" w14:textId="1E9E5CCB" w:rsidR="00860E73" w:rsidRPr="005E43F5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ayur et al. 2000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b8ada108-03c7-4042-9509-41b0b8c42504"/>
                <w:id w:val="-2048213443"/>
                <w:placeholder>
                  <w:docPart w:val="19E6CC8920C441D99A752F65F314EE96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xYzBiYWZkLTE2ZGQtNDM4Yy04NGRiLTcyZGMwNGE0ODZjMyIsIlJhbmdlTGVuZ3RoIjo0LCJSZWZlcmVuY2VJZCI6IjE4ZDg0YmEyLWY2NzAtNDM3MC1iNTU2LTUzZmYxZjJmZDU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NzYwNTU2IiwiVXJpU3RyaW5nIjoiaHR0cDovL3d3dy5uY2JpLm5sbS5uaWguZ292L3B1Ym1lZC8xMDc2MDU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zE6NDUiLCJNb2RpZmllZEJ5IjoiX0tvcm5kZXJuX2giLCJJZCI6Ijc1Y2Y0N2JiLTkxZTYtNGU4Yi1hZDNhLThiMjU1ZTRjMzEwMiIsIk1vZGlmaWVkT24iOiIyMDI1LTA0LTExVDIwOjMxOjQ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zMDE2NS0wMzI3KDk5KTAwMDk2LTgiLCJVcmlTdHJpbmciOiJodHRwczovL2RvaS5vcmcvMTAuMTAxNi9zMDE2NS0wMzI3KDk5KTAwMDk2L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46B048E" w14:textId="57F00CDC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differential therapeutic and side effect responses </w:t>
            </w:r>
          </w:p>
        </w:tc>
        <w:tc>
          <w:tcPr>
            <w:tcW w:w="1276" w:type="dxa"/>
          </w:tcPr>
          <w:p w14:paraId="389A7A87" w14:textId="5B791A86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ipramine (Antidepressants)</w:t>
            </w:r>
          </w:p>
        </w:tc>
        <w:tc>
          <w:tcPr>
            <w:tcW w:w="992" w:type="dxa"/>
          </w:tcPr>
          <w:p w14:paraId="195B56B3" w14:textId="14FC5D70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Depression </w:t>
            </w:r>
          </w:p>
        </w:tc>
        <w:tc>
          <w:tcPr>
            <w:tcW w:w="1134" w:type="dxa"/>
          </w:tcPr>
          <w:p w14:paraId="6019D9B5" w14:textId="2FC702D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AC1D5EF" w14:textId="51D0CDB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9392237" w14:textId="426E59D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7FE28380" w14:textId="62BC604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0</w:t>
            </w:r>
          </w:p>
        </w:tc>
        <w:tc>
          <w:tcPr>
            <w:tcW w:w="1134" w:type="dxa"/>
          </w:tcPr>
          <w:p w14:paraId="2FDBB871" w14:textId="081F76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1B3F931B" w14:textId="18A0748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rimary/clinical</w:t>
            </w:r>
          </w:p>
        </w:tc>
        <w:tc>
          <w:tcPr>
            <w:tcW w:w="1134" w:type="dxa"/>
          </w:tcPr>
          <w:p w14:paraId="70FB344B" w14:textId="3FB31A7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0121801" w14:textId="708760B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012FDAD3" w14:textId="0773D07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23EA78E4" w14:textId="6D1F1F1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50884B0B" w14:textId="77777777" w:rsidTr="000D71F3">
        <w:trPr>
          <w:trHeight w:val="280"/>
        </w:trPr>
        <w:tc>
          <w:tcPr>
            <w:tcW w:w="496" w:type="dxa"/>
          </w:tcPr>
          <w:p w14:paraId="48DFA7B0" w14:textId="7D3C1CE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4</w:t>
            </w:r>
          </w:p>
        </w:tc>
        <w:tc>
          <w:tcPr>
            <w:tcW w:w="1347" w:type="dxa"/>
            <w:noWrap/>
            <w:hideMark/>
          </w:tcPr>
          <w:p w14:paraId="4730D617" w14:textId="66ABD2B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cDiarmid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5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b727a9ab-36f1-4eef-aaaa-4bfbecceb218"/>
                <w:id w:val="-1529937097"/>
                <w:placeholder>
                  <w:docPart w:val="A7551C8661724D1A9D195FB905FADDD0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N2ZhNDM3LTAyMzgtNGIzNC04YjkxLTlmOTdlODhiNzA2ZiIsIlJhbmdlTGVuZ3RoIjo0LCJSZWZlcmVuY2VJZCI6ImMwYmY3MjNmLWY3ZTUtNGVmYi04MWRkLWQ2ZTg1YmEyNzR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4NTQ1ODcyIiwiVXJpU3RyaW5nIjoiaHR0cDovL3d3dy5uY2JpLm5sbS5uaWguZ292L3B1Ym1lZC84NTQ1OD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yNjo0MCIsIk1vZGlmaWVkQnkiOiJfS29ybmRlcm5faCIsIklkIjoiNjEzY2UwNjYtNGViZS00NWNhLWI5NzYtMGNlNDljZWFlZTE4IiwiTW9kaWZpZWRPbiI6IjIwMjUtMDQtMTFUMjA6MjY6ND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zAwMDA3ODkwLTE5OTU2MDEyMC0wMDAxMyIsIlVyaVN0cmluZyI6Imh0dHBzOi8vZG9pLm9yZy8xMC4xMDk3LzAwMDA3ODkwLTE5OTU2MDEyMC0wMDAx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7921150" w14:textId="4D5EEDC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</w:t>
            </w:r>
            <w:r w:rsidRPr="0052276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cidences of acute, chronic, or steroid-resistant rejectio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79AF058C" w14:textId="71019FA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2276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4A74C3BF" w14:textId="47010CC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</w:t>
            </w:r>
            <w:r w:rsidRPr="0052276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thotopic liver transplantant recipients</w:t>
            </w:r>
          </w:p>
        </w:tc>
        <w:tc>
          <w:tcPr>
            <w:tcW w:w="1134" w:type="dxa"/>
          </w:tcPr>
          <w:p w14:paraId="7C8641D6" w14:textId="0F35460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598AB93" w14:textId="1E31F1D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0CFAF18F" w14:textId="6677C4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1211B58C" w14:textId="110F66A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64</w:t>
            </w:r>
          </w:p>
        </w:tc>
        <w:tc>
          <w:tcPr>
            <w:tcW w:w="1134" w:type="dxa"/>
          </w:tcPr>
          <w:p w14:paraId="4C6E70FC" w14:textId="6ABE93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1 months</w:t>
            </w:r>
          </w:p>
        </w:tc>
        <w:tc>
          <w:tcPr>
            <w:tcW w:w="1418" w:type="dxa"/>
          </w:tcPr>
          <w:p w14:paraId="43F14512" w14:textId="0F0694E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dpoint</w:t>
            </w: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19F38EFF" w14:textId="4232EFC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FC17CBE" w14:textId="3C3C22D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2CDB5007" w14:textId="1E434D2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499EF90" w14:textId="172B174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4FD15FA" w14:textId="77777777" w:rsidTr="000D71F3">
        <w:trPr>
          <w:trHeight w:val="280"/>
        </w:trPr>
        <w:tc>
          <w:tcPr>
            <w:tcW w:w="496" w:type="dxa"/>
          </w:tcPr>
          <w:p w14:paraId="17B3B5D9" w14:textId="2113FDC3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5</w:t>
            </w:r>
          </w:p>
        </w:tc>
        <w:tc>
          <w:tcPr>
            <w:tcW w:w="1347" w:type="dxa"/>
            <w:noWrap/>
            <w:hideMark/>
          </w:tcPr>
          <w:p w14:paraId="6453F8EE" w14:textId="44B41F61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cInnis et al. 1985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634a0ff-dad0-472c-a604-5dcd114cb79a"/>
                <w:id w:val="1052194221"/>
                <w:placeholder>
                  <w:docPart w:val="8F45C5B7909F4B24ABED1610EAA9FD23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mMmEwZGQ4LTdjOTEtNGYyMy05NDc2LTQ2OGZlYmUxNTkxZSIsIlJhbmdlTGVuZ3RoIjo0LCJSZWZlcmVuY2VJZCI6IjAxMjQ4Y2YyLTk2NzQtNDVlZC1iMmZiLWRjNmI3OGIzYzA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Tg0NzcxIiwiVXJpU3RyaW5nIjoiaHR0cDovL3d3dy5uY2JpLm5sbS5uaWguZ292L3B1Ym1lZC8zOTg0Nzc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xNDo0MyIsIk1vZGlmaWVkQnkiOiJfS29ybmRlcm5faCIsIklkIjoiYjg3MjllOTQtNDllZi00OGUzLTg2OGUtYzMzY2Q4ZGUwNDkxIiwiTW9kaWZpZWRPbiI6IjIwMjUtMDQtMTFUMjA6MTQ6NDM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YwMC0wNDQ3LjE5ODUudGIwMTI4Ny54IiwiVXJpU3RyaW5nIjoiaHR0cHM6Ly9kb2kub3JnLzEwLjExMTEvai4xNjAwLTA0NDcuMTk4NS50YjAxMjg3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481BE06" w14:textId="3D861FC4" w:rsidR="00860E73" w:rsidRPr="00F5429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withdrawal syndrome (anxiety, </w:t>
            </w: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hypotension, tachycardia, physical complaints) and psychotic/psychiatric symptoms, extrapyramidal side effects</w:t>
            </w:r>
          </w:p>
        </w:tc>
        <w:tc>
          <w:tcPr>
            <w:tcW w:w="1276" w:type="dxa"/>
          </w:tcPr>
          <w:p w14:paraId="00638D74" w14:textId="4AE98A58" w:rsidR="00860E73" w:rsidRPr="00F5429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Tr</w:t>
            </w: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hexyphenidyl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(Antipsychotics)</w:t>
            </w:r>
          </w:p>
        </w:tc>
        <w:tc>
          <w:tcPr>
            <w:tcW w:w="992" w:type="dxa"/>
          </w:tcPr>
          <w:p w14:paraId="06364122" w14:textId="408D90B0" w:rsidR="00860E73" w:rsidRPr="00F5429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E</w:t>
            </w: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xtrapyramidal symptoms</w:t>
            </w: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, schizophrenia</w:t>
            </w:r>
          </w:p>
        </w:tc>
        <w:tc>
          <w:tcPr>
            <w:tcW w:w="1134" w:type="dxa"/>
          </w:tcPr>
          <w:p w14:paraId="6A6D6C59" w14:textId="5B936848" w:rsidR="00860E73" w:rsidRPr="00F5429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Prognostic improvement </w:t>
            </w:r>
          </w:p>
        </w:tc>
        <w:tc>
          <w:tcPr>
            <w:tcW w:w="992" w:type="dxa"/>
          </w:tcPr>
          <w:p w14:paraId="02E286FC" w14:textId="5A1E5702" w:rsidR="00860E73" w:rsidRPr="00F5429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47612D6A" w14:textId="20EF1255" w:rsidR="00860E73" w:rsidRPr="00F5429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76181A5E" w14:textId="45FDC93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2</w:t>
            </w:r>
          </w:p>
        </w:tc>
        <w:tc>
          <w:tcPr>
            <w:tcW w:w="1134" w:type="dxa"/>
          </w:tcPr>
          <w:p w14:paraId="15B87758" w14:textId="44422A3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-9 months</w:t>
            </w:r>
          </w:p>
        </w:tc>
        <w:tc>
          <w:tcPr>
            <w:tcW w:w="1418" w:type="dxa"/>
          </w:tcPr>
          <w:p w14:paraId="60C733B9" w14:textId="49B3279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5518285B" w14:textId="48EB1A5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AD11755" w14:textId="76F1BE7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6278DD69" w14:textId="4A0E7AF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1D2F490" w14:textId="26F34A5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1C14CA1" w14:textId="77777777" w:rsidTr="000D71F3">
        <w:trPr>
          <w:trHeight w:val="280"/>
        </w:trPr>
        <w:tc>
          <w:tcPr>
            <w:tcW w:w="496" w:type="dxa"/>
          </w:tcPr>
          <w:p w14:paraId="1C40CD3F" w14:textId="3290D6AC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6</w:t>
            </w:r>
          </w:p>
        </w:tc>
        <w:tc>
          <w:tcPr>
            <w:tcW w:w="1347" w:type="dxa"/>
            <w:noWrap/>
            <w:hideMark/>
          </w:tcPr>
          <w:p w14:paraId="7D0EB0EA" w14:textId="77A159E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cLennan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2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eef4681-dcac-442f-8e06-26821caf6564"/>
                <w:id w:val="-2087680966"/>
                <w:placeholder>
                  <w:docPart w:val="3470BF35B97F496686E6C1E5C0A844D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WMxNzk1LThlMGEtNDI4Yy04YmE3LTk1YTZlMTRkMjEyNSIsIlJhbmdlTGVuZ3RoIjo0LCJSZWZlcmVuY2VJZCI6ImMxMTI5MWUwLTgyOTgtNDcxNi1hYmI0LTZiYzdlMTlkOW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Z3BzLjkzMDA3MTAwOSIsIlVyaVN0cmluZyI6Imh0dHBzOi8vZG9pLm9yZy8xMC4xMDAyL2dwcy45MzAwNzE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7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7A608B4" w14:textId="7913CAA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lactin levels in blood</w:t>
            </w:r>
          </w:p>
        </w:tc>
        <w:tc>
          <w:tcPr>
            <w:tcW w:w="1276" w:type="dxa"/>
          </w:tcPr>
          <w:p w14:paraId="77A8B96E" w14:textId="5C0F026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hioridaz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1EDE9B36" w14:textId="15C56AF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5429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enile dement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5CF52FF8" w14:textId="074F71A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53E36A1" w14:textId="6716509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7EC289CA" w14:textId="3924FE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082CF948" w14:textId="4DD72CF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66</w:t>
            </w:r>
          </w:p>
        </w:tc>
        <w:tc>
          <w:tcPr>
            <w:tcW w:w="1134" w:type="dxa"/>
          </w:tcPr>
          <w:p w14:paraId="4063EC0A" w14:textId="21CC031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54630DE7" w14:textId="10F5A81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dpoint</w:t>
            </w: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771941B0" w14:textId="41933E8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EF9F6EC" w14:textId="31272C5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76828A7B" w14:textId="3837AF7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09078D38" w14:textId="229F8DC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15487CC1" w14:textId="77777777" w:rsidTr="000D71F3">
        <w:trPr>
          <w:trHeight w:val="280"/>
        </w:trPr>
        <w:tc>
          <w:tcPr>
            <w:tcW w:w="496" w:type="dxa"/>
          </w:tcPr>
          <w:p w14:paraId="6FA56133" w14:textId="7EEDCF7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7</w:t>
            </w:r>
          </w:p>
        </w:tc>
        <w:tc>
          <w:tcPr>
            <w:tcW w:w="1347" w:type="dxa"/>
            <w:noWrap/>
            <w:hideMark/>
          </w:tcPr>
          <w:p w14:paraId="368EE1E2" w14:textId="10F550E0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cMillan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a657f08-b17d-4461-8781-f99faff015f2"/>
                <w:id w:val="1683779145"/>
                <w:placeholder>
                  <w:docPart w:val="CF10C44CA61B4EBC95D22AB7ACA0A522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NWY0MDEyLWQwODQtNGZjZi04NTMyLTBiYzVkZDVlY2YxYiIsIlJhbmdlTGVuZ3RoIjo0LCJSZWZlcmVuY2VJZCI6IjQxMWJjY2UzLTcxOTQtNGY0MS1iYzlmLTI0ZmZiZjVlMG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DUxMDkwOSIsIlVyaVN0cmluZyI6Imh0dHA6Ly93d3cubmNiaS5ubG0ubmloLmdvdi9wdWJtZWQvMTQ1MTA5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AzVDA3OjA4OjM5IiwiTW9kaWZpZWRCeSI6Il9Lb3JuZGVybl9oIiwiSWQiOiJkNGZhNTM2MS0zOWU2LTQzNTMtOTI3ZC02Y2U3OTgzNDcxOTYiLCJNb2RpZmllZE9uIjoiMjAyNS0wNC0wM1QwNzowODoz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NDYvai4xMzY1LTIyNjUuMjAwMy4wMTg3MC54IiwiVXJpU3RyaW5nIjoiaHR0cHM6Ly9kb2kub3JnLzEwLjEwNDYvai4xMzY1LTIyNjUuMjAwMy4wMTg3MC5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27C6B5A" w14:textId="2D96784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80796B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fect of 3 months’ GH withdrawal on quality of life (QoL) and aspects of health status and psychological well-being</w:t>
            </w:r>
          </w:p>
        </w:tc>
        <w:tc>
          <w:tcPr>
            <w:tcW w:w="1276" w:type="dxa"/>
          </w:tcPr>
          <w:p w14:paraId="1A2F23C7" w14:textId="5F34778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A3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Growth Hormone replacement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other dugs for chronic conditions)</w:t>
            </w:r>
          </w:p>
        </w:tc>
        <w:tc>
          <w:tcPr>
            <w:tcW w:w="992" w:type="dxa"/>
          </w:tcPr>
          <w:p w14:paraId="1D7C5918" w14:textId="79833D8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0796B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rowth hormone deficiency</w:t>
            </w:r>
          </w:p>
        </w:tc>
        <w:tc>
          <w:tcPr>
            <w:tcW w:w="1134" w:type="dxa"/>
          </w:tcPr>
          <w:p w14:paraId="4672B25A" w14:textId="6C2997F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9310F39" w14:textId="34EC3FF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A21C018" w14:textId="58809C5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BD33002" w14:textId="6F1F6BC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1</w:t>
            </w:r>
          </w:p>
        </w:tc>
        <w:tc>
          <w:tcPr>
            <w:tcW w:w="1134" w:type="dxa"/>
          </w:tcPr>
          <w:p w14:paraId="1FE5AE05" w14:textId="38B3DE6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1 months</w:t>
            </w:r>
          </w:p>
        </w:tc>
        <w:tc>
          <w:tcPr>
            <w:tcW w:w="1418" w:type="dxa"/>
          </w:tcPr>
          <w:p w14:paraId="4951C1DE" w14:textId="28C6DCD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6087497F" w14:textId="07C67F9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11B83E6" w14:textId="6518F54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79FE492" w14:textId="67D9ED6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C10A2F6" w14:textId="689F9DA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453ACC59" w14:textId="77777777" w:rsidTr="000D71F3">
        <w:trPr>
          <w:trHeight w:val="220"/>
        </w:trPr>
        <w:tc>
          <w:tcPr>
            <w:tcW w:w="496" w:type="dxa"/>
          </w:tcPr>
          <w:p w14:paraId="18E6B33C" w14:textId="774B8A74" w:rsidR="00860E73" w:rsidRPr="00C0210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8</w:t>
            </w:r>
          </w:p>
        </w:tc>
        <w:tc>
          <w:tcPr>
            <w:tcW w:w="1347" w:type="dxa"/>
            <w:noWrap/>
            <w:hideMark/>
          </w:tcPr>
          <w:p w14:paraId="6576C456" w14:textId="0EE2F5A3" w:rsidR="00860E73" w:rsidRPr="005E43F5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ellman et al. 1986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ac7fde65-3ab8-4daa-a9a0-455d2006ca2f"/>
                <w:id w:val="-1288349939"/>
                <w:placeholder>
                  <w:docPart w:val="3CCE37A2841649ECA1E3357FEC69BD2C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OWNjZjY0LWRmYTItNGI1ZC1hYjA4LTU4ZjNkMWYyOGQ3NyIsIlJhbmdlTGVuZ3RoIjo0LCJSZWZlcmVuY2VJZCI6IjBmZjY2MjUxLTkwODAtNDQ4My1iOTExLTI0OTNlMjJjNjY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YvYWpwLjE0My4xMS4xNDY0IiwiVXJpU3RyaW5nIjoiaHR0cHM6Ly9kb2kub3JnLzEwLjExNzYvYWpwLjE0My4xMS4xNDY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zNTowMiIsIk1vZGlmaWVkQnkiOiJfS29ybmRlcm5faCIsIklkIjoiNzFjZjcxMGEtYTFkMC00NmU5LWEyYjYtOWI2MzViMDQ2N2IxIiwiTW9kaWZpZWRPbiI6IjIwMjUtMDQtMTFUMTk6MzU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1NTQ0IiwiVXJpU3RyaW5nIjoiaHR0cDovL3d3dy5uY2JpLm5sbS5uaWguZ292L3B1Ym1lZC8zNTM1NTQ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856F248" w14:textId="2629A2E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s in anxiety and plasma cortisol levels, changes in vital signs and sleep</w:t>
            </w:r>
          </w:p>
        </w:tc>
        <w:tc>
          <w:tcPr>
            <w:tcW w:w="1276" w:type="dxa"/>
          </w:tcPr>
          <w:p w14:paraId="408CAEEC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prazolam</w:t>
            </w:r>
          </w:p>
          <w:p w14:paraId="5A99823B" w14:textId="16A484F0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Sedative and anxiolytic)</w:t>
            </w:r>
          </w:p>
        </w:tc>
        <w:tc>
          <w:tcPr>
            <w:tcW w:w="992" w:type="dxa"/>
          </w:tcPr>
          <w:p w14:paraId="4E25F59D" w14:textId="01E664A1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eneral anxiety, panic disorders</w:t>
            </w:r>
          </w:p>
        </w:tc>
        <w:tc>
          <w:tcPr>
            <w:tcW w:w="1134" w:type="dxa"/>
          </w:tcPr>
          <w:p w14:paraId="214C5C42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097C09C0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768EBFF2" w14:textId="6969BB96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5D66A5C4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0</w:t>
            </w:r>
          </w:p>
        </w:tc>
        <w:tc>
          <w:tcPr>
            <w:tcW w:w="1134" w:type="dxa"/>
          </w:tcPr>
          <w:p w14:paraId="45F23DF9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79405744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both</w:t>
            </w:r>
          </w:p>
        </w:tc>
        <w:tc>
          <w:tcPr>
            <w:tcW w:w="1134" w:type="dxa"/>
          </w:tcPr>
          <w:p w14:paraId="3460B56E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D1CFBD3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5BF5B6B3" w14:textId="7777777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C6EE457" w14:textId="5295240C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5E4F87C1" w14:textId="77777777" w:rsidTr="000D71F3">
        <w:trPr>
          <w:trHeight w:val="280"/>
        </w:trPr>
        <w:tc>
          <w:tcPr>
            <w:tcW w:w="496" w:type="dxa"/>
          </w:tcPr>
          <w:p w14:paraId="7BBE5E27" w14:textId="6D4A4A95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59</w:t>
            </w:r>
          </w:p>
        </w:tc>
        <w:tc>
          <w:tcPr>
            <w:tcW w:w="1347" w:type="dxa"/>
            <w:noWrap/>
            <w:hideMark/>
          </w:tcPr>
          <w:p w14:paraId="512EE69E" w14:textId="5C0CCE1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ichalska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09eda8f-d6ae-4da9-a076-b9e275fd1c4d"/>
                <w:id w:val="-634709861"/>
                <w:placeholder>
                  <w:docPart w:val="B0B3BDAFFB7447CCB383D3938DAB4C10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YzE3Y2VmLTBkZDQtNDM5MS04MTg5LWJiMDhmMTQyNTE0YiIsIlJhbmdlTGVuZ3RoIjo0LCJSZWZlcmVuY2VJZCI6ImRlOWI1NjI3LTRlNDMtNDQzNi04ZDdhLWVkMWNjMTg3NWJ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jM1MjY5MiIsIlVyaVN0cmluZyI6Imh0dHA6Ly93d3cubmNiaS5ubG0ubmloLmdvdi9wdWJtZWQvMTYzNTI2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1OjQyIiwiTW9kaWZpZWRCeSI6Il9Lb3JuZGVybl9oIiwiSWQiOiJjNmVhN2NlMy00NDQ3LTRmNmItYTgzZS03NzYxZGNlN2Q2Y2MiLCJNb2RpZmllZE9uIjoiMjAyNS0wNC0xMVQyMDozNTo0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yMTAvamMuMjAwNC0yMjEyIiwiVXJpU3RyaW5nIjoiaHR0cHM6Ly9kb2kub3JnLzEwLjEyMTAvamMuMjAwNC0y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F521D55" w14:textId="754CA23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80796B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ifference in vertebral BMD change </w:t>
            </w:r>
          </w:p>
        </w:tc>
        <w:tc>
          <w:tcPr>
            <w:tcW w:w="1276" w:type="dxa"/>
          </w:tcPr>
          <w:p w14:paraId="5C3C08DD" w14:textId="5B3B499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0796B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endronat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the treatment of chronic conditions)</w:t>
            </w:r>
          </w:p>
        </w:tc>
        <w:tc>
          <w:tcPr>
            <w:tcW w:w="992" w:type="dxa"/>
          </w:tcPr>
          <w:p w14:paraId="062CEEF7" w14:textId="4E3691B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80796B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stmenopausal osteoporosis</w:t>
            </w:r>
          </w:p>
        </w:tc>
        <w:tc>
          <w:tcPr>
            <w:tcW w:w="1134" w:type="dxa"/>
          </w:tcPr>
          <w:p w14:paraId="04D823B2" w14:textId="15357F7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2DE0C59" w14:textId="6F00424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4B8CA45F" w14:textId="6B9DD9B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D8ABC08" w14:textId="60A1D197" w:rsidR="00860E73" w:rsidRPr="00751224" w:rsidRDefault="00860E73" w:rsidP="00860E73">
            <w:pPr>
              <w:tabs>
                <w:tab w:val="left" w:pos="424"/>
              </w:tabs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9</w:t>
            </w:r>
          </w:p>
        </w:tc>
        <w:tc>
          <w:tcPr>
            <w:tcW w:w="1134" w:type="dxa"/>
          </w:tcPr>
          <w:p w14:paraId="7E5C71D8" w14:textId="21488CF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4-5 years</w:t>
            </w:r>
          </w:p>
        </w:tc>
        <w:tc>
          <w:tcPr>
            <w:tcW w:w="1418" w:type="dxa"/>
          </w:tcPr>
          <w:p w14:paraId="3B885DE3" w14:textId="504974C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dpoint</w:t>
            </w: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/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79868F06" w14:textId="03D6B44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A29D6E9" w14:textId="1975BEF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2267AB0" w14:textId="2601A9A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493DAE2B" w14:textId="5CBDB6F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7DABFE01" w14:textId="77777777" w:rsidTr="000D71F3">
        <w:trPr>
          <w:trHeight w:val="220"/>
        </w:trPr>
        <w:tc>
          <w:tcPr>
            <w:tcW w:w="496" w:type="dxa"/>
          </w:tcPr>
          <w:p w14:paraId="2C17D2AD" w14:textId="0FD9752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0</w:t>
            </w:r>
          </w:p>
        </w:tc>
        <w:tc>
          <w:tcPr>
            <w:tcW w:w="1347" w:type="dxa"/>
            <w:noWrap/>
            <w:hideMark/>
          </w:tcPr>
          <w:p w14:paraId="28FA0F57" w14:textId="24CCE93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Miro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e05b4b3-8bec-4836-80c9-c9c4f2fa7f6e"/>
                <w:id w:val="-1323046619"/>
                <w:placeholder>
                  <w:docPart w:val="D0EBA150FFBF44DC8CAA35BC5E2AD8AD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NDlmNzdjLTJmZWYtNDNmMC05YzY5LTQ3YTcyNDdiNjY5NiIsIlJhbmdlTGVuZ3RoIjo0LCJSZWZlcmVuY2VJZCI6IjljNWNmN2E3LTBhNzEtNDlkOC1hY2E0LWFmYTUzNTU4NjA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Njc1ODQyMiIsIlVyaVN0cmluZyI6Imh0dHA6Ly93d3cubmNiaS5ubG0ubmloLmdvdi9wdWJtZWQvMTY3NTg0M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U1OjQ5IiwiTW9kaWZpZWRCeSI6Il9Lb3JuZGVybl9oIiwiSWQiOiJmMTA1ZjE2Yi0yZmQ0LTQ0YzYtYWZiNi0yYjA3YTEwN2Q0YWIiLCJNb2RpZmllZE9uIjoiMjAyNS0wNC0xMVQyMDo1NTo0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ODYvNTA0ODcyIiwiVXJpU3RyaW5nIjoiaHR0cHM6Ly9kb2kub3JnLzEwLjEwODYvNTA0ODc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C2B43F1" w14:textId="0D8D6F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currence of TE (toxoplasmic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cephaliti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1276" w:type="dxa"/>
          </w:tcPr>
          <w:p w14:paraId="3474CA40" w14:textId="77777777" w:rsidR="00860E73" w:rsidRPr="00BA3F4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A3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Toxoplasma gondii Prophylaxis: Sulfadiazine </w:t>
            </w:r>
            <w:r w:rsidRPr="00BA3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plus pyrimethamine plus folinic acid,</w:t>
            </w:r>
          </w:p>
          <w:p w14:paraId="42DA2508" w14:textId="64ACB837" w:rsidR="00860E73" w:rsidRPr="00BA3F4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A3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lindamycin plus pyrimethamine plus folinic acid, other antitoxoplasma therapies (Infection prophylaxis in chronic disease)</w:t>
            </w:r>
          </w:p>
        </w:tc>
        <w:tc>
          <w:tcPr>
            <w:tcW w:w="992" w:type="dxa"/>
          </w:tcPr>
          <w:p w14:paraId="45CB6B63" w14:textId="77EF96A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T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xoplasmic encephalitis in 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human immunod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ciency virus (HIV)–infected patients</w:t>
            </w:r>
          </w:p>
        </w:tc>
        <w:tc>
          <w:tcPr>
            <w:tcW w:w="1134" w:type="dxa"/>
          </w:tcPr>
          <w:p w14:paraId="27E399BF" w14:textId="3661438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Prophylaxis</w:t>
            </w:r>
          </w:p>
        </w:tc>
        <w:tc>
          <w:tcPr>
            <w:tcW w:w="992" w:type="dxa"/>
          </w:tcPr>
          <w:p w14:paraId="618DF3A0" w14:textId="24B2EF3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1DC826A8" w14:textId="08DDCFF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227FB33B" w14:textId="0880559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81</w:t>
            </w:r>
          </w:p>
        </w:tc>
        <w:tc>
          <w:tcPr>
            <w:tcW w:w="1134" w:type="dxa"/>
          </w:tcPr>
          <w:p w14:paraId="180B9AC1" w14:textId="7BE097A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1 months</w:t>
            </w:r>
          </w:p>
        </w:tc>
        <w:tc>
          <w:tcPr>
            <w:tcW w:w="1418" w:type="dxa"/>
          </w:tcPr>
          <w:p w14:paraId="103C9A0F" w14:textId="17A2D95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7FEEF0E9" w14:textId="7C45B3B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0C9D1515" w14:textId="190BEEC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013E729E" w14:textId="40A5AA1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3BFBC6A" w14:textId="14C6C55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s</w:t>
            </w:r>
          </w:p>
        </w:tc>
      </w:tr>
      <w:tr w:rsidR="00860E73" w:rsidRPr="000D71F3" w14:paraId="2AA134C0" w14:textId="77777777" w:rsidTr="000D71F3">
        <w:trPr>
          <w:trHeight w:val="280"/>
        </w:trPr>
        <w:tc>
          <w:tcPr>
            <w:tcW w:w="496" w:type="dxa"/>
          </w:tcPr>
          <w:p w14:paraId="4A3C6D51" w14:textId="1683F0C2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1</w:t>
            </w:r>
          </w:p>
        </w:tc>
        <w:tc>
          <w:tcPr>
            <w:tcW w:w="1347" w:type="dxa"/>
            <w:noWrap/>
            <w:hideMark/>
          </w:tcPr>
          <w:p w14:paraId="0B3A8722" w14:textId="719DB330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F2730C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Mussini C. 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987a2414-4c70-4603-90f1-f6d36855ba45"/>
                <w:id w:val="-1602021070"/>
                <w:placeholder>
                  <w:docPart w:val="D24B462FD379491EB4243DF9AE8E9D61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N2M4NGY5LWE2Y2EtNDEyZS04Y2U3LTJiNzYyNjhlOWEzYyIsIlJhbmdlTGVuZ3RoIjo0LCJSZWZlcmVuY2VJZCI6ImM2M2QyZjM1LWI5MTItNDBlZi05NDJiLWExMmM4ZDk0Zj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4Ni8zMTU0NzEiLCJVcmlTdHJpbmciOiJodHRwczovL2RvaS5vcmcvMTAuMTA4Ni8zMTU0Nz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E5OjM0OjE5IiwiTW9kaWZpZWRCeSI6Il9Lb3JuZGVybl9oIiwiSWQiOiJiODMzMGNjMC04OTAzLTRlNzUtYThkZS1mZTliZWFlYWU3N2UiLCJNb2RpZmllZE9uIjoiMjAyNS0wNC0xMVQxOTozNDox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ODIzNzYzIiwiVXJpU3RyaW5nIjoiaHR0cDovL3d3dy5uY2JpLm5sbS5uaWguZ292L3B1Ym1lZC8xMDgyMzc2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F5EDA7F" w14:textId="49489AA4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nfirmed or presumptive diagnosis of PCP or death related to this opportunistic infection</w:t>
            </w:r>
          </w:p>
        </w:tc>
        <w:tc>
          <w:tcPr>
            <w:tcW w:w="1276" w:type="dxa"/>
          </w:tcPr>
          <w:p w14:paraId="54F12E59" w14:textId="7A8B34F2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imethoprim-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lfamethoxazol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rosolized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ntamid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tovaquo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psone alone or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psone plus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BF150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rimetham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Infection prophylaxis in chronic diseases)</w:t>
            </w:r>
          </w:p>
        </w:tc>
        <w:tc>
          <w:tcPr>
            <w:tcW w:w="992" w:type="dxa"/>
          </w:tcPr>
          <w:p w14:paraId="438C01F8" w14:textId="35937EF8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D027A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IV</w:t>
            </w:r>
          </w:p>
        </w:tc>
        <w:tc>
          <w:tcPr>
            <w:tcW w:w="1134" w:type="dxa"/>
          </w:tcPr>
          <w:p w14:paraId="6D3467AD" w14:textId="61E0AF7C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phylaxis</w:t>
            </w:r>
          </w:p>
        </w:tc>
        <w:tc>
          <w:tcPr>
            <w:tcW w:w="992" w:type="dxa"/>
          </w:tcPr>
          <w:p w14:paraId="0E7A36DC" w14:textId="3FC569E0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019755B1" w14:textId="77F92A58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25BF0A85" w14:textId="10A16D10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46</w:t>
            </w:r>
          </w:p>
        </w:tc>
        <w:tc>
          <w:tcPr>
            <w:tcW w:w="1134" w:type="dxa"/>
          </w:tcPr>
          <w:p w14:paraId="2D035208" w14:textId="505F19B8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2-3 years</w:t>
            </w:r>
          </w:p>
        </w:tc>
        <w:tc>
          <w:tcPr>
            <w:tcW w:w="1418" w:type="dxa"/>
          </w:tcPr>
          <w:p w14:paraId="736EC758" w14:textId="11663A99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both</w:t>
            </w:r>
          </w:p>
        </w:tc>
        <w:tc>
          <w:tcPr>
            <w:tcW w:w="1134" w:type="dxa"/>
          </w:tcPr>
          <w:p w14:paraId="7BE279A2" w14:textId="2A048C3A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A612B6C" w14:textId="0B844499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CCB938B" w14:textId="2BA0ECE5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8E81602" w14:textId="2A0F9752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al institutions</w:t>
            </w:r>
          </w:p>
        </w:tc>
      </w:tr>
      <w:tr w:rsidR="00860E73" w:rsidRPr="000D71F3" w14:paraId="4099DC9F" w14:textId="77777777" w:rsidTr="000D71F3">
        <w:trPr>
          <w:trHeight w:val="280"/>
        </w:trPr>
        <w:tc>
          <w:tcPr>
            <w:tcW w:w="496" w:type="dxa"/>
          </w:tcPr>
          <w:p w14:paraId="0571846B" w14:textId="553008BA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2</w:t>
            </w:r>
          </w:p>
        </w:tc>
        <w:tc>
          <w:tcPr>
            <w:tcW w:w="1347" w:type="dxa"/>
            <w:noWrap/>
            <w:hideMark/>
          </w:tcPr>
          <w:p w14:paraId="6EF1A81A" w14:textId="016C06D1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Mussini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2000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674528c3-0d67-489a-872d-8ecb139da49d"/>
                <w:id w:val="1804112028"/>
                <w:placeholder>
                  <w:docPart w:val="A313ED0E3A06484F81A914584F238B7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4ZGI3NDgzLWQ2ZGItNDY1MC05NjM3LWI4ZGIzNDIwYzY3MyIsIlJhbmdlTGVuZ3RoIjo0LCJSZWZlcmVuY2VJZCI6ImM4ZDc0M2I2LWE5NTItNDEyMC04OGY4LWM5ZjFmZTBjNzQ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I1OTQ2NDciLCJVcmlTdHJpbmciOiJodHRwOi8vd3d3Lm5jYmkubmxtLm5paC5nb3YvcHVibWVkLzEyNTk0NjQ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N1QxMDozMDo1NloiLCJNb2RpZmllZEJ5IjoiX0tvcm5kZXJuX2giLCJJZCI6IjQyYTEwNGZkLTBiMTMtNGM0Yi05ZGViLTM4YTZlZjE3MmNiOSIsIk1vZGlmaWVkT24iOiIyMDI1LTA0LTE3VDEwOjMwOjU2W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ODYvMzY3NjU5IiwiVXJpU3RyaW5nIjoiaHR0cHM6Ly9kb2kub3JnLzEwLjEwODYvMzY3NjU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7CAE63B" w14:textId="1158BE6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0E60B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finitive diagnosis of P. carinii pneumonia, a definitive or presumptive diagnosis of toxoplasmic encephalitis and death related to these </w:t>
            </w:r>
            <w:r w:rsidRPr="000E60B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opportunistic infections</w:t>
            </w:r>
          </w:p>
        </w:tc>
        <w:tc>
          <w:tcPr>
            <w:tcW w:w="1276" w:type="dxa"/>
          </w:tcPr>
          <w:p w14:paraId="4DEF37C7" w14:textId="17C79C62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T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imethoprim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/S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lfamethoxazol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erosolized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tamid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pso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rimetham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  <w:p w14:paraId="6D3BBF08" w14:textId="759121C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Infection prophylaxis in chronic diseases)</w:t>
            </w:r>
          </w:p>
        </w:tc>
        <w:tc>
          <w:tcPr>
            <w:tcW w:w="992" w:type="dxa"/>
          </w:tcPr>
          <w:p w14:paraId="281C8BC5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3F54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IV</w:t>
            </w:r>
          </w:p>
        </w:tc>
        <w:tc>
          <w:tcPr>
            <w:tcW w:w="1134" w:type="dxa"/>
          </w:tcPr>
          <w:p w14:paraId="6A2AD3C3" w14:textId="77777777" w:rsidR="00860E73" w:rsidRPr="001A3C1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A3C1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080ADFD2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439380F" w14:textId="3BEFAB4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422856D7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08</w:t>
            </w:r>
          </w:p>
        </w:tc>
        <w:tc>
          <w:tcPr>
            <w:tcW w:w="1134" w:type="dxa"/>
          </w:tcPr>
          <w:p w14:paraId="20984335" w14:textId="6F4BB04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1-2 years</w:t>
            </w:r>
          </w:p>
        </w:tc>
        <w:tc>
          <w:tcPr>
            <w:tcW w:w="1418" w:type="dxa"/>
          </w:tcPr>
          <w:p w14:paraId="0C571E93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both</w:t>
            </w:r>
          </w:p>
        </w:tc>
        <w:tc>
          <w:tcPr>
            <w:tcW w:w="1134" w:type="dxa"/>
          </w:tcPr>
          <w:p w14:paraId="053CAA79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E60B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036498DC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548EC8A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9A741F4" w14:textId="3E1A1405" w:rsidR="00860E73" w:rsidRPr="00C0210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5DBC2A96" w14:textId="77777777" w:rsidTr="000D71F3">
        <w:trPr>
          <w:trHeight w:val="280"/>
        </w:trPr>
        <w:tc>
          <w:tcPr>
            <w:tcW w:w="496" w:type="dxa"/>
          </w:tcPr>
          <w:p w14:paraId="69B19554" w14:textId="650FB06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3</w:t>
            </w:r>
          </w:p>
        </w:tc>
        <w:tc>
          <w:tcPr>
            <w:tcW w:w="1347" w:type="dxa"/>
            <w:noWrap/>
            <w:hideMark/>
          </w:tcPr>
          <w:p w14:paraId="5CBAA1FD" w14:textId="4F704B25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16A6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Odejide et al. 198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9169ae6-a695-4d21-a460-e2dcd44974e7"/>
                <w:id w:val="821473341"/>
                <w:placeholder>
                  <w:docPart w:val="AAE2AB9DA29F4F679992AC3F9D7E574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4OTFlZDdiLWY0NzctNGQzYS04ZGVhLTE2MzkwMjg3Mjg0ZCIsIlJhbmdlTGVuZ3RoIjo0LCJSZWZlcmVuY2VJZCI6ImY1YTMxYjk4LWI2MDctNGQ3Yi05Y2ViLTIwYTMxYWEyZWQ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cwNzY2MzAiLCJVcmlTdHJpbmciOiJodHRwOi8vd3d3Lm5jYmkubmxtLm5paC5nb3YvcHVibWVkLzcwNzY2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EE54504" w14:textId="411837F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ED027A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lapse rate</w:t>
            </w:r>
          </w:p>
        </w:tc>
        <w:tc>
          <w:tcPr>
            <w:tcW w:w="1276" w:type="dxa"/>
          </w:tcPr>
          <w:p w14:paraId="3C95B00D" w14:textId="06AEEEB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ED027A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uphenazine decanoat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558FB777" w14:textId="0552492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D027A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zophren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057E3AC8" w14:textId="1D6870D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6A1C95F" w14:textId="1ADDFC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7B71CA1" w14:textId="7E78959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66D1FB2B" w14:textId="5F0085D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7</w:t>
            </w:r>
          </w:p>
        </w:tc>
        <w:tc>
          <w:tcPr>
            <w:tcW w:w="1134" w:type="dxa"/>
          </w:tcPr>
          <w:p w14:paraId="209D80AE" w14:textId="59228A9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555E67CE" w14:textId="76513EA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21C12673" w14:textId="72DD145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9ECD0BD" w14:textId="4F905DC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D1096A9" w14:textId="470CAF9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070AD7B" w14:textId="12BA073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3B1F74C8" w14:textId="77777777" w:rsidTr="000D71F3">
        <w:trPr>
          <w:trHeight w:val="280"/>
        </w:trPr>
        <w:tc>
          <w:tcPr>
            <w:tcW w:w="496" w:type="dxa"/>
          </w:tcPr>
          <w:p w14:paraId="16BAB3B5" w14:textId="05F33462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4</w:t>
            </w:r>
          </w:p>
        </w:tc>
        <w:tc>
          <w:tcPr>
            <w:tcW w:w="1347" w:type="dxa"/>
            <w:noWrap/>
            <w:hideMark/>
          </w:tcPr>
          <w:p w14:paraId="138CD9DC" w14:textId="71EA5F2B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Ory-Magne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2014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cbcb381-00be-4847-9de0-ae20382e58e9"/>
                <w:id w:val="-780032984"/>
                <w:placeholder>
                  <w:docPart w:val="91E414E7AD6A40228AAE562F3047D374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YTk0ZmZhLTBhNjYtNGNmMy04NjBhLTZkMmM4NjQ2MmIzMyIsIlJhbmdlTGVuZ3RoIjo0LCJSZWZlcmVuY2VJZCI6ImY1YTAzZjZkLTBhMDItNGJiMC05YjJlLTlkYzNlNTI2YWE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QzNzEzMDQiLCJVcmlTdHJpbmciOiJodHRwOi8vd3d3Lm5jYmkubmxtLm5paC5nb3YvcHVibWVkLzI0MzcxMz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1Mjo1MiIsIk1vZGlmaWVkQnkiOiJfS29ybmRlcm5faCIsIklkIjoiNDJmMDExNjgtM2JjOS00OWY1LTkyYzYtOGIxZjNhODY3NTNlIiwiTW9kaWZpZWRPbiI6IjIwMjUtMDQtMTFUMjA6NTI6NTI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EyL1dOTC4wMDAwMDAwMDAwMDAwMDUwIiwiVXJpU3RyaW5nIjoiaHR0cHM6Ly9kb2kub3JnLzEwLjEyMTIvV05MLjAwMDAwMDAwMDAwMDAwNT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D8E7BC1" w14:textId="4DDE53B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ED027A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nge from baseline in a Unified Parkinson’s Disease Rating Scale (UPDRS) dyskinesia subscore (items 32 [duration] 1 33 [severity])</w:t>
            </w:r>
          </w:p>
        </w:tc>
        <w:tc>
          <w:tcPr>
            <w:tcW w:w="1276" w:type="dxa"/>
          </w:tcPr>
          <w:p w14:paraId="7E2E62BE" w14:textId="3222D35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6F73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mantad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548F05BD" w14:textId="6B8EF32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6F73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arkinson disease</w:t>
            </w:r>
          </w:p>
        </w:tc>
        <w:tc>
          <w:tcPr>
            <w:tcW w:w="1134" w:type="dxa"/>
          </w:tcPr>
          <w:p w14:paraId="0DDC0119" w14:textId="629836E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C22E2F7" w14:textId="45FFA9D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7169F11F" w14:textId="042C160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085438D6" w14:textId="468E5DD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57</w:t>
            </w:r>
          </w:p>
        </w:tc>
        <w:tc>
          <w:tcPr>
            <w:tcW w:w="1134" w:type="dxa"/>
          </w:tcPr>
          <w:p w14:paraId="221525E9" w14:textId="26D3B03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205C3004" w14:textId="2221DBC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0BAAD12A" w14:textId="72C2B46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326E537" w14:textId="56E793E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76344838" w14:textId="4B874B6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690E986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,</w:t>
            </w:r>
          </w:p>
          <w:p w14:paraId="42911662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47C3EE12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  <w:p w14:paraId="4EC372FF" w14:textId="1231788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1DB19727" w14:textId="77777777" w:rsidTr="000D71F3">
        <w:trPr>
          <w:trHeight w:val="220"/>
        </w:trPr>
        <w:tc>
          <w:tcPr>
            <w:tcW w:w="496" w:type="dxa"/>
          </w:tcPr>
          <w:p w14:paraId="40CFF5D2" w14:textId="0AAD94B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5</w:t>
            </w:r>
          </w:p>
        </w:tc>
        <w:tc>
          <w:tcPr>
            <w:tcW w:w="1347" w:type="dxa"/>
            <w:noWrap/>
            <w:hideMark/>
          </w:tcPr>
          <w:p w14:paraId="051658FA" w14:textId="11D3FDC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Packer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94da592-5277-482a-836c-a9918378975a"/>
                <w:id w:val="1408042748"/>
                <w:placeholder>
                  <w:docPart w:val="2C862BFA0D5E42DCA40EB350769299A4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iYTg5MGRiLTYzODYtNDgyNC05MzJkLWVlMTBiY2ZlOGJmYiIsIlJhbmdlTGVuZ3RoIjo0LCJSZWZlcmVuY2VJZCI6IjZhZmE2ZWI4LTNlNTItNDRmNy1hZjQ5LTgxZTQ3YTRmNzF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ODUwNTk0MCIsIlVyaVN0cmluZyI6Imh0dHA6Ly93d3cubmNiaS5ubG0ubmloLmdvdi9wdWJtZWQvODUwNTk0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jQ6MTciLCJNb2RpZmllZEJ5IjoiX0tvcm5kZXJuX2giLCJJZCI6ImFlN2E1N2JiLWQ2M2QtNGM0NC05M2ZhLTM5NmU1OGQxNjVlYyIsIk1vZGlmaWVkT24iOiIyMDI1LTA0LTExVDIwOjI0OjE3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1Ni9ORUpNMTk5MzA3MDEzMjkwMTAxIiwiVXJpU3RyaW5nIjoiaHR0cHM6Ly9kb2kub3JnLzEwLjEwNTYvTkVKTTE5OTMwNzAxMzI5MDEw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5602093" w14:textId="126AA8D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6F73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1) rates of withdrawal from the study due to worsening heart failure, (2) time to withdrawal, and (3) changes in exercise tolerance (as assessed by both time and distance)</w:t>
            </w:r>
          </w:p>
        </w:tc>
        <w:tc>
          <w:tcPr>
            <w:tcW w:w="1276" w:type="dxa"/>
          </w:tcPr>
          <w:p w14:paraId="13CE7242" w14:textId="17C2574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6F73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igox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Cardiac glycosides)</w:t>
            </w:r>
          </w:p>
        </w:tc>
        <w:tc>
          <w:tcPr>
            <w:tcW w:w="992" w:type="dxa"/>
          </w:tcPr>
          <w:p w14:paraId="7202130F" w14:textId="48C16AD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6F73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ronic heart failure</w:t>
            </w:r>
          </w:p>
        </w:tc>
        <w:tc>
          <w:tcPr>
            <w:tcW w:w="1134" w:type="dxa"/>
          </w:tcPr>
          <w:p w14:paraId="54A2126C" w14:textId="0895851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68A98955" w14:textId="00EFDAD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evidence</w:t>
            </w:r>
          </w:p>
        </w:tc>
        <w:tc>
          <w:tcPr>
            <w:tcW w:w="851" w:type="dxa"/>
          </w:tcPr>
          <w:p w14:paraId="4B066263" w14:textId="0B192CE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EF94801" w14:textId="574078D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5</w:t>
            </w:r>
          </w:p>
        </w:tc>
        <w:tc>
          <w:tcPr>
            <w:tcW w:w="1134" w:type="dxa"/>
          </w:tcPr>
          <w:p w14:paraId="4C4C389C" w14:textId="6F540F8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gt;1-2 years</w:t>
            </w:r>
          </w:p>
        </w:tc>
        <w:tc>
          <w:tcPr>
            <w:tcW w:w="1418" w:type="dxa"/>
          </w:tcPr>
          <w:p w14:paraId="2324A83E" w14:textId="2724B9D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505717C2" w14:textId="4F713D1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8374106" w14:textId="38D1DA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AC64AF6" w14:textId="40714E7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43699A7" w14:textId="22CF196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7651E810" w14:textId="77777777" w:rsidTr="000D71F3">
        <w:trPr>
          <w:trHeight w:val="280"/>
        </w:trPr>
        <w:tc>
          <w:tcPr>
            <w:tcW w:w="496" w:type="dxa"/>
          </w:tcPr>
          <w:p w14:paraId="410073D5" w14:textId="7A937EB0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6</w:t>
            </w:r>
          </w:p>
        </w:tc>
        <w:tc>
          <w:tcPr>
            <w:tcW w:w="1347" w:type="dxa"/>
            <w:noWrap/>
            <w:hideMark/>
          </w:tcPr>
          <w:p w14:paraId="496882DA" w14:textId="456C945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636190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Pato et al. 198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0e3d403-2c00-400b-9d94-bb0ae4aeeaaf"/>
                <w:id w:val="1060210648"/>
                <w:placeholder>
                  <w:docPart w:val="64CE93DB782649CFBFDFBA57E5AD672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Mjk5OGU1LWEyNWMtNGM4Ny1hMWNiLTYzYWYzMzA1Y2ZkNCIsIlJhbmdlTGVuZ3RoIjo0LCJSZWZlcmVuY2VJZCI6IjNiMGFlNTlkLTJlZGYtNDk3OC05ZDgzLWViOTUxMGRhNWM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U3OTIzIiwiVXJpU3RyaW5nIjoiaHR0cDovL3d3dy5uY2JpLm5sbS5uaWguZ292L3B1Ym1lZC8zMDU3OTI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zNjozOCIsIk1vZGlmaWVkQnkiOiJfS29ybmRlcm5faCIsIklkIjoiNzQ2NjY0YmUtYzJmNi00NWQyLTkwYWYtZmRmNGU1YzE0NDEyIiwiTW9kaWZpZWRPbiI6IjIwMjUtMDQtMTFUMTk6MzY6Mz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c2L2FqcC4xNDUuMTIuMTUyMSIsIlVyaVN0cmluZyI6Imh0dHBzOi8vZG9pLm9yZy8xMC4xMTc2L2FqcC4xNDUuMTIuMTUy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970C22E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currence of obsessive-compulsive symptoms</w:t>
            </w:r>
          </w:p>
          <w:p w14:paraId="05D64883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relapse)</w:t>
            </w:r>
          </w:p>
        </w:tc>
        <w:tc>
          <w:tcPr>
            <w:tcW w:w="1276" w:type="dxa"/>
          </w:tcPr>
          <w:p w14:paraId="08A88F5A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lomipramin (Antidepressant)</w:t>
            </w:r>
          </w:p>
        </w:tc>
        <w:tc>
          <w:tcPr>
            <w:tcW w:w="992" w:type="dxa"/>
          </w:tcPr>
          <w:p w14:paraId="4590274B" w14:textId="71ED41FF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</w:t>
            </w: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sessive-compulsive disorder</w:t>
            </w:r>
          </w:p>
        </w:tc>
        <w:tc>
          <w:tcPr>
            <w:tcW w:w="1134" w:type="dxa"/>
          </w:tcPr>
          <w:p w14:paraId="4640398B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28EC6669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021869D" w14:textId="20E8D50A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7135FEE9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1</w:t>
            </w:r>
          </w:p>
        </w:tc>
        <w:tc>
          <w:tcPr>
            <w:tcW w:w="1134" w:type="dxa"/>
          </w:tcPr>
          <w:p w14:paraId="3F813498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5ACB801C" w14:textId="360917BC" w:rsidR="00860E73" w:rsidRPr="00E00E81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4BFEAAA8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3E5CBDF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1CADF83" w14:textId="77777777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EED7296" w14:textId="6A31DA73" w:rsidR="00860E73" w:rsidRPr="00EA5B7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71661DA" w14:textId="77777777" w:rsidTr="000D71F3">
        <w:trPr>
          <w:trHeight w:val="280"/>
        </w:trPr>
        <w:tc>
          <w:tcPr>
            <w:tcW w:w="496" w:type="dxa"/>
          </w:tcPr>
          <w:p w14:paraId="3F40AC84" w14:textId="55DD91F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7</w:t>
            </w:r>
          </w:p>
        </w:tc>
        <w:tc>
          <w:tcPr>
            <w:tcW w:w="1347" w:type="dxa"/>
            <w:noWrap/>
            <w:hideMark/>
          </w:tcPr>
          <w:p w14:paraId="2F2723CA" w14:textId="531BDCB6" w:rsidR="00860E73" w:rsidRPr="00CB16D5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Petursson et al. 1983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8a9e215e-61d5-4f26-b036-356025db1b55"/>
                <w:id w:val="2108698105"/>
                <w:placeholder>
                  <w:docPart w:val="2D44E030EDBE4BECA94A9928DE1FD611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2NzI4MzczLTAzMTYtNDIwNy05MzI4LTdjMTk1ZTA2NTEwZSIsIlJhbmdlTGVuZ3RoIjo0LCJSZWZlcmVuY2VJZCI6IjBlZmUyNTNlLTYyMWUtNDM3Yy05ZDRhLTdhNGFlNWRmYjg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YxNDA3MDIiLCJVcmlTdHJpbmciOiJodHRwOi8vd3d3Lm5jYmkubmxtLm5paC5nb3YvcHVibWVkLzYxNDA3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MyOjM3IiwiTW9kaWZpZWRCeSI6Il9Lb3JuZGVybl9oIiwiSWQiOiJiMTA0MTIyYy0yZmIwLTRmNDAtODg1Zi1kZmY5MzdiNzc5MGMiLCJNb2RpZmllZE9uIjoiMjAyNS0wNC0xMVQxOTozMjoz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QkYwMDQyNzU3NSIsIlVyaVN0cmluZyI6Imh0dHBzOi8vZG9pLm9yZy8xMC4xMDA3L0JGMDA0Mjc1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B94BC13" w14:textId="0831E0F1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Digit Symbol Substitution Test (DSST), </w:t>
            </w: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Symbol Copying Test (SCT), Cancellation Task (CT), Auditory Reaction Time (RT) and Key Tapping Rate (KTR)</w:t>
            </w:r>
          </w:p>
        </w:tc>
        <w:tc>
          <w:tcPr>
            <w:tcW w:w="1276" w:type="dxa"/>
          </w:tcPr>
          <w:p w14:paraId="63FFE783" w14:textId="6BF774FA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Benzodiazepine (Diazepam, Lorazepam, </w:t>
            </w: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Oxazepam, Triazolam)</w:t>
            </w:r>
          </w:p>
          <w:p w14:paraId="6B6178C9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Sedative and anxiolytic)</w:t>
            </w:r>
          </w:p>
        </w:tc>
        <w:tc>
          <w:tcPr>
            <w:tcW w:w="992" w:type="dxa"/>
          </w:tcPr>
          <w:p w14:paraId="15639BF3" w14:textId="7C5FA279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Anxiety neurosis, depressio</w:t>
            </w: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n, personality disorder with anxiety</w:t>
            </w:r>
          </w:p>
        </w:tc>
        <w:tc>
          <w:tcPr>
            <w:tcW w:w="1134" w:type="dxa"/>
          </w:tcPr>
          <w:p w14:paraId="29628688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Symptom control</w:t>
            </w:r>
          </w:p>
        </w:tc>
        <w:tc>
          <w:tcPr>
            <w:tcW w:w="992" w:type="dxa"/>
          </w:tcPr>
          <w:p w14:paraId="43CFCD4C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1603B7CD" w14:textId="14C5C1D0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utpatient, </w:t>
            </w: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Inpatient</w:t>
            </w:r>
          </w:p>
        </w:tc>
        <w:tc>
          <w:tcPr>
            <w:tcW w:w="850" w:type="dxa"/>
          </w:tcPr>
          <w:p w14:paraId="27AEE920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22</w:t>
            </w:r>
          </w:p>
        </w:tc>
        <w:tc>
          <w:tcPr>
            <w:tcW w:w="1134" w:type="dxa"/>
          </w:tcPr>
          <w:p w14:paraId="7C322632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</w:t>
            </w:r>
          </w:p>
        </w:tc>
        <w:tc>
          <w:tcPr>
            <w:tcW w:w="1418" w:type="dxa"/>
          </w:tcPr>
          <w:p w14:paraId="2AF0477F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5EF3AC60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528C587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82EA00A" w14:textId="77777777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3FBE6ADC" w14:textId="22F98810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2E57B0D" w14:textId="77777777" w:rsidTr="000D71F3">
        <w:trPr>
          <w:trHeight w:val="280"/>
        </w:trPr>
        <w:tc>
          <w:tcPr>
            <w:tcW w:w="496" w:type="dxa"/>
          </w:tcPr>
          <w:p w14:paraId="00B49934" w14:textId="70EC10E2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8</w:t>
            </w:r>
          </w:p>
        </w:tc>
        <w:tc>
          <w:tcPr>
            <w:tcW w:w="1347" w:type="dxa"/>
            <w:noWrap/>
            <w:hideMark/>
          </w:tcPr>
          <w:p w14:paraId="2B660B6D" w14:textId="2730E28A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Pincus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</w:t>
            </w: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.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2009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8e8f69f-1ae1-4c5b-b9b3-73ebf8348f2f"/>
                <w:id w:val="1034770064"/>
                <w:placeholder>
                  <w:docPart w:val="946DC425F3E84443B7FDE24F3348ED1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MGYyZTcxLTdlZDEtNGYxZS1hYWJkLWI2OTJmNDcwOWIwNiIsIlJhbmdlTGVuZ3RoIjo0LCJSZWZlcmVuY2VJZCI6ImZhMzhiNjE1LTQwNDktNDNlNi05MzFmLThhNTdmOWExMDh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3NDkxMyIsIlVyaVN0cmluZyI6Imh0dHA6Ly93d3cubmNiaS5ubG0ubmloLmdvdi9wdWJtZWQvMTkwNzQ5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UwOjE5IiwiTW9kaWZpZWRCeSI6Il9Lb3JuZGVybl9oIiwiSWQiOiI1N2IxNjlkMy1mNzQ0LTQ1ZWUtYjljOS1hNDc2OWNlNDE0MGEiLCJNb2RpZmllZE9uIjoiMjAyNS0wNC0xMVQyMDo1MDox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zYvYXJkLjIwMDguMDk1NTM5IiwiVXJpU3RyaW5nIjoiaHR0cHM6Ly9kb2kub3JnLzEwLjExMzYvYXJkLjIwMDguMDk1NTM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1MDoxOSIsIk1vZGlmaWVkQnkiOiJfS29ybmRlcm5faCIsIklkIjoiY2MyMjAxOTQtODljZC00MGM2LWFhMzItMWMyZjRiM2UwMGIwIiwiTW9kaWZpZWRPbiI6IjIwMjUtMDQtMTFUMjA6NTA6MT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yNzU2OTU1IiwiVXJpU3RyaW5nIjoiaHR0cHM6Ly93d3cubmNiaS5ubG0ubmloLmdvdi9wbWMvYXJ0aWNsZXMvUE1DMjc1Njk1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8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4D11C89" w14:textId="5B4BEA6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study) withdrawal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ue to patient-reported lack of efficacy versus continuation in the trial for 24 weeks</w:t>
            </w:r>
          </w:p>
        </w:tc>
        <w:tc>
          <w:tcPr>
            <w:tcW w:w="1276" w:type="dxa"/>
          </w:tcPr>
          <w:p w14:paraId="65405AC5" w14:textId="64775E1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70E71317" w14:textId="361EBB9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eumatoid arthritis (RA)</w:t>
            </w:r>
          </w:p>
        </w:tc>
        <w:tc>
          <w:tcPr>
            <w:tcW w:w="1134" w:type="dxa"/>
          </w:tcPr>
          <w:p w14:paraId="6BD44181" w14:textId="68186A2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8E1DE49" w14:textId="328219C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C196A11" w14:textId="08FE528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1606D5F6" w14:textId="4E0E3C9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1</w:t>
            </w:r>
          </w:p>
        </w:tc>
        <w:tc>
          <w:tcPr>
            <w:tcW w:w="1134" w:type="dxa"/>
          </w:tcPr>
          <w:p w14:paraId="1F4AF24B" w14:textId="266F00D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193DFC5E" w14:textId="6FF43B2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7A0762CF" w14:textId="40F87E1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866960A" w14:textId="4B22B02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296B467" w14:textId="3A09FD0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466A1CE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4A93CB27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69461B26" w14:textId="77777777" w:rsidTr="000D71F3">
        <w:trPr>
          <w:trHeight w:val="300"/>
        </w:trPr>
        <w:tc>
          <w:tcPr>
            <w:tcW w:w="496" w:type="dxa"/>
          </w:tcPr>
          <w:p w14:paraId="58AE5A11" w14:textId="59130CDB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69</w:t>
            </w:r>
          </w:p>
        </w:tc>
        <w:tc>
          <w:tcPr>
            <w:tcW w:w="1347" w:type="dxa"/>
            <w:noWrap/>
            <w:hideMark/>
          </w:tcPr>
          <w:p w14:paraId="33C22ECB" w14:textId="6744B191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Ratcliffe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10a39f4-e33e-431b-8536-1da5a6802434"/>
                <w:id w:val="1137999769"/>
                <w:placeholder>
                  <w:docPart w:val="536CA13471EF43FEAB6B4CA36BB1C4F4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zMxZWZkLWExNTMtNGI4ZS1iNzEyLTJjOGRmMmFiMTBhYiIsIlJhbmdlTGVuZ3RoIjo0LCJSZWZlcmVuY2VJZCI6ImUzYjI5NDZhLTE5OGEtNDUyNS1hMmU4LWVhNDQwYjdkNzc2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4NzgyNzU0IiwiVXJpU3RyaW5nIjoiaHR0cDovL3d3dy5uY2JpLm5sbS5uaWguZ292L3B1Ym1lZC84NzgyNz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yNzo0NCIsIk1vZGlmaWVkQnkiOiJfS29ybmRlcm5faCIsIklkIjoiNjRkMGE1YjYtZTY1NC00ZjhmLWEyNzUtYTY5MzUyZDQxMjcwIiwiTW9kaWZpZWRPbiI6IjIwMjUtMDQtMTFUMjA6Mjc6NDQ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3MwMTQwLTY3MzYoOTYpMDI1MTAteCIsIlVyaVN0cmluZyI6Imh0dHBzOi8vZG9pLm9yZy8xMC4xMDE2L3MwMTQwLTY3MzYoOTYpMDI1MTAte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B89FBCF" w14:textId="6A11E79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nges in plasma creatin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378E1AC7" w14:textId="2625D37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eroid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61A61151" w14:textId="02D74E8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47075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al transplantation</w:t>
            </w:r>
          </w:p>
        </w:tc>
        <w:tc>
          <w:tcPr>
            <w:tcW w:w="1134" w:type="dxa"/>
          </w:tcPr>
          <w:p w14:paraId="3AF34624" w14:textId="06860F8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1D69445" w14:textId="40231E2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4002CF97" w14:textId="26875CC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46E2BA5B" w14:textId="3DFBA54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00</w:t>
            </w:r>
          </w:p>
        </w:tc>
        <w:tc>
          <w:tcPr>
            <w:tcW w:w="1134" w:type="dxa"/>
          </w:tcPr>
          <w:p w14:paraId="0314217C" w14:textId="26E30A3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36553F28" w14:textId="5168057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7F64A258" w14:textId="573A1CE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52B4FF61" w14:textId="7B0AA6B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04B61E5C" w14:textId="2D7D0E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9B75509" w14:textId="20D330C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D76D33A" w14:textId="77777777" w:rsidTr="000D71F3">
        <w:trPr>
          <w:trHeight w:val="280"/>
        </w:trPr>
        <w:tc>
          <w:tcPr>
            <w:tcW w:w="496" w:type="dxa"/>
          </w:tcPr>
          <w:p w14:paraId="418C7BB0" w14:textId="5462DC16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0</w:t>
            </w:r>
          </w:p>
        </w:tc>
        <w:tc>
          <w:tcPr>
            <w:tcW w:w="1347" w:type="dxa"/>
            <w:noWrap/>
          </w:tcPr>
          <w:p w14:paraId="4571E495" w14:textId="6D222BEB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Reimer et al. 2010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7ca72ab3-3731-4207-b1ac-a0bae8ec491f"/>
                <w:id w:val="-145515692"/>
                <w:placeholder>
                  <w:docPart w:val="B55200F7BD264BA7923641AA4CF89C9D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zNzExNDBhLWViNzctNGQwZC05OTlmLWYyMTJiOTVhMGVkMSIsIlJhbmdlTGVuZ3RoIjo0LCJSZWZlcmVuY2VJZCI6IjM4NzU2MGIxLWVmZTctNGRmOC1hZTE2LTY5NWJlNGFmMm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DY2NDM1MiIsIlVyaVN0cmluZyI6Imh0dHA6Ly93d3cubmNiaS5ubG0ubmloLmdvdi9wdWJtZWQvMjA2NjQz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UwOjQ4IiwiTW9kaWZpZWRCeSI6Il9Lb3JuZGVybl9oIiwiSWQiOiI1YjY3YzUwMS0yZTMxLTQ3NzktOGFhZS0zNDU4MzRkYTUxN2YiLCJNb2RpZmllZE9uIjoiMjAyNS0wNC0xMVQyMDo1MDo0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cvTUVHLjBiMDEzZTMyODMzZDU2ZDEiLCJVcmlTdHJpbmciOiJodHRwczovL2RvaS5vcmcvMTAuMTA5Ny9NRUcuMGIwMTNlMzI4MzNkNTZk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2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D5AF335" w14:textId="2354577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C90A0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fference in proportion with treatment success after 7 days of therapy between the PPI and the placebo group</w:t>
            </w:r>
          </w:p>
        </w:tc>
        <w:tc>
          <w:tcPr>
            <w:tcW w:w="1276" w:type="dxa"/>
          </w:tcPr>
          <w:p w14:paraId="6531123E" w14:textId="65B0CB9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PI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B1405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cid suppressive age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2695B422" w14:textId="567FE45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F2337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tional dyspepsia</w:t>
            </w:r>
          </w:p>
        </w:tc>
        <w:tc>
          <w:tcPr>
            <w:tcW w:w="1134" w:type="dxa"/>
          </w:tcPr>
          <w:p w14:paraId="582C4D7F" w14:textId="4F171BD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36A5F67A" w14:textId="1C57F5A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7ED6B08" w14:textId="4AA99FB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A2FDB0A" w14:textId="36C9B31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8</w:t>
            </w:r>
          </w:p>
        </w:tc>
        <w:tc>
          <w:tcPr>
            <w:tcW w:w="1134" w:type="dxa"/>
          </w:tcPr>
          <w:p w14:paraId="68F2CCE5" w14:textId="1FD5399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45AB6B39" w14:textId="2B1359E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/discontinuation rate </w:t>
            </w:r>
          </w:p>
        </w:tc>
        <w:tc>
          <w:tcPr>
            <w:tcW w:w="1134" w:type="dxa"/>
          </w:tcPr>
          <w:p w14:paraId="5C3D311D" w14:textId="07AA180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2920359" w14:textId="71626A9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269730B2" w14:textId="203B339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1133DB75" w14:textId="4DDCBD2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28D6868A" w14:textId="77777777" w:rsidTr="000D71F3">
        <w:trPr>
          <w:trHeight w:val="280"/>
        </w:trPr>
        <w:tc>
          <w:tcPr>
            <w:tcW w:w="496" w:type="dxa"/>
          </w:tcPr>
          <w:p w14:paraId="229202A2" w14:textId="4505DB3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1</w:t>
            </w:r>
          </w:p>
        </w:tc>
        <w:tc>
          <w:tcPr>
            <w:tcW w:w="1347" w:type="dxa"/>
            <w:noWrap/>
            <w:hideMark/>
          </w:tcPr>
          <w:p w14:paraId="567BBAEC" w14:textId="6017CFD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Rice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0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aed6978-4be1-4d2e-a4e0-8b7bd2f7cf18"/>
                <w:id w:val="1773741461"/>
                <w:placeholder>
                  <w:docPart w:val="1F4241AD7FC74DAC977D7AF8D45008D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zNGI2YWExLWJhNDMtNGI3Zi1hM2U4LTM0OTE3NzM1MzUyMiIsIlJhbmdlTGVuZ3RoIjo0LCJSZWZlcmVuY2VJZCI6ImE0NjM4OTRlLWExYWYtNGQ0ZC1hMTdkLTliYTdlYzhiMjQ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2NC9hanJjY20uMTYyLjEuOTkwOTA2NiIsIlVyaVN0cmluZyI6Imh0dHBzOi8vZG9pLm9yZy8xMC4xMTY0L2FqcmNjbS4xNjIuMS45OTA5MD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C0xMi0xMlQyMDozMjozOCIsIk1vZGlmaWVkQnkiOiJfS29ybmRlcm5faCIsIklkIjoiNjk0Njk1NGQtZDYwZS00OTQyLWE5NjAtN2FmZTI1NTcwMjFiIiwiTW9kaWZpZWRPbiI6IjIwMjQtMTItMTJUMjA6MzI6Mz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DkwMzIzOCIsIlVyaVN0cmluZyI6Imh0dHA6Ly93d3cubmNiaS5ubG0ubmloLmdvdi9wdWJtZWQvMTA5MDMyMz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3BEC0CE" w14:textId="6B46909A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verage number of COPD exacerbations over a 6-mo study period</w:t>
            </w:r>
          </w:p>
        </w:tc>
        <w:tc>
          <w:tcPr>
            <w:tcW w:w="1276" w:type="dxa"/>
          </w:tcPr>
          <w:p w14:paraId="27F78D35" w14:textId="039D975A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 (Steroids)</w:t>
            </w:r>
          </w:p>
        </w:tc>
        <w:tc>
          <w:tcPr>
            <w:tcW w:w="992" w:type="dxa"/>
          </w:tcPr>
          <w:p w14:paraId="5EF0F315" w14:textId="5F1D1F39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PD</w:t>
            </w:r>
          </w:p>
        </w:tc>
        <w:tc>
          <w:tcPr>
            <w:tcW w:w="1134" w:type="dxa"/>
          </w:tcPr>
          <w:p w14:paraId="5CAA5BBF" w14:textId="57D354E3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0E8E968A" w14:textId="5B8DC96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0F31F20B" w14:textId="47C701D0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A1F5588" w14:textId="78DE821E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8</w:t>
            </w:r>
          </w:p>
        </w:tc>
        <w:tc>
          <w:tcPr>
            <w:tcW w:w="1134" w:type="dxa"/>
          </w:tcPr>
          <w:p w14:paraId="6F210B75" w14:textId="40A382C3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61C18B87" w14:textId="4412ADAE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591295FB" w14:textId="0D56A2D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9109327" w14:textId="4FB11DF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BEA1842" w14:textId="5D27627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EB174B0" w14:textId="4373D11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F2E71C9" w14:textId="77777777" w:rsidTr="000D71F3">
        <w:trPr>
          <w:trHeight w:val="280"/>
        </w:trPr>
        <w:tc>
          <w:tcPr>
            <w:tcW w:w="496" w:type="dxa"/>
          </w:tcPr>
          <w:p w14:paraId="48F426B0" w14:textId="4E5C70E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72</w:t>
            </w:r>
          </w:p>
        </w:tc>
        <w:tc>
          <w:tcPr>
            <w:tcW w:w="1347" w:type="dxa"/>
            <w:noWrap/>
            <w:hideMark/>
          </w:tcPr>
          <w:p w14:paraId="597CFD83" w14:textId="116B1D8F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Ruskin et al. 1991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a6d03179-ce10-4698-8672-e291fa5aace8"/>
                <w:id w:val="144861909"/>
                <w:placeholder>
                  <w:docPart w:val="B3DEA353BD7542769ABC199A78C152F2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NzFjMjYxLTc0MGYtNDE5Ni1iNmIyLWUzNDZjZDMyYWQyMiIsIlJhbmdlTGVuZ3RoIjo0LCJSZWZlcmVuY2VJZCI6ImM4ZTQxYTA4LWVlMTktNDI5Ny1hZjZjLTQxYjMyNWFhZWJ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cvMDAwMDUwNTMtMTk5MTA0MDAwLTAwMDA2IiwiVXJpU3RyaW5nIjoiaHR0cHM6Ly9kb2kub3JnLzEwLjEwOTcvMDAwMDUwNTMtMTk5MTA0MDAwLTAwMDA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xOTo1NyIsIk1vZGlmaWVkQnkiOiJfS29ybmRlcm5faCIsIklkIjoiNmJjMjdjN2QtNzVkZC00YmQzLWFhYzEtOTEzNzQzMzA5ZDZhIiwiTW9kaWZpZWRPbiI6IjIwMjUtMDQtMTFUMjA6MTk6N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jcyNTQ3IiwiVXJpU3RyaW5nIjoiaHR0cDovL3d3dy5uY2JpLm5sbS5uaWguZ292L3B1Ym1lZC8xNjcyNTQ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B1660AF" w14:textId="0CBED597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elapse </w:t>
            </w:r>
          </w:p>
        </w:tc>
        <w:tc>
          <w:tcPr>
            <w:tcW w:w="1276" w:type="dxa"/>
          </w:tcPr>
          <w:p w14:paraId="5AC5C6C0" w14:textId="7777777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euroleptics, keine genaue Angabe</w:t>
            </w:r>
          </w:p>
          <w:p w14:paraId="1487E81A" w14:textId="5416515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3CDFEEB5" w14:textId="37E6D18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chizophrenia </w:t>
            </w:r>
          </w:p>
        </w:tc>
        <w:tc>
          <w:tcPr>
            <w:tcW w:w="1134" w:type="dxa"/>
          </w:tcPr>
          <w:p w14:paraId="75D5779B" w14:textId="7CA40460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95A7E0E" w14:textId="10765219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3FA2A598" w14:textId="59076E22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DB78F22" w14:textId="45E6D18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5</w:t>
            </w:r>
          </w:p>
        </w:tc>
        <w:tc>
          <w:tcPr>
            <w:tcW w:w="1134" w:type="dxa"/>
          </w:tcPr>
          <w:p w14:paraId="65FB002A" w14:textId="7FB864A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69422BEA" w14:textId="2A564E41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clinical</w:t>
            </w:r>
          </w:p>
        </w:tc>
        <w:tc>
          <w:tcPr>
            <w:tcW w:w="1134" w:type="dxa"/>
          </w:tcPr>
          <w:p w14:paraId="2A9B95FD" w14:textId="038449C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2DD5C68E" w14:textId="560E004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D2EFF89" w14:textId="083C818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F0E35B1" w14:textId="2178A6E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15A3B10B" w14:textId="77777777" w:rsidTr="000D71F3">
        <w:trPr>
          <w:trHeight w:val="220"/>
        </w:trPr>
        <w:tc>
          <w:tcPr>
            <w:tcW w:w="496" w:type="dxa"/>
          </w:tcPr>
          <w:p w14:paraId="23D0057C" w14:textId="5068735D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3</w:t>
            </w:r>
          </w:p>
        </w:tc>
        <w:tc>
          <w:tcPr>
            <w:tcW w:w="1347" w:type="dxa"/>
            <w:noWrap/>
            <w:hideMark/>
          </w:tcPr>
          <w:p w14:paraId="7E6F3B3D" w14:textId="5267A092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Ruths et al. 200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786d166-c6df-4593-8ef2-28c83e86b1ee"/>
                <w:id w:val="251406822"/>
                <w:placeholder>
                  <w:docPart w:val="303B22B5039E467A81E7C426B145F35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kNDE0MmE3LWVmY2EtNDY1Yi1hNDNkLWZiM2QyMTNlMzNjMyIsIlJhbmdlTGVuZ3RoIjo0LCJSZWZlcmVuY2VJZCI6IjVmNWEwYzNkLTBmZmQtNDQ4YS1iMGE0LWEyYTQ2ZjZlNmN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yL2dwcy4xOTk4IiwiVXJpU3RyaW5nIjoiaHR0cHM6Ly9kb2kub3JnLzEwLjEwMDIvZ3BzLjE5O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Q5OjIwIiwiTW9kaWZpZWRCeSI6Il9Lb3JuZGVybl9oIiwiSWQiOiJhYjdlZDk4NC04NzY2LTQ2YjYtODJkZi00NGVhMjIzN2EzYjIiLCJNb2RpZmllZE9uIjoiMjAyNS0wNC0xMVQyMDo0OToy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2MTUwIiwiVXJpU3RyaW5nIjoiaHR0cDovL3d3dy5uY2JpLm5sbS5uaWguZ292L3B1Ym1lZC8xODMwNjE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C408129" w14:textId="78D3B46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ccessful antipsychotic discontinuation</w:t>
            </w:r>
          </w:p>
        </w:tc>
        <w:tc>
          <w:tcPr>
            <w:tcW w:w="1276" w:type="dxa"/>
          </w:tcPr>
          <w:p w14:paraId="21A7A7E3" w14:textId="6F6B9DF4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loperidol, Risperidone or Olanzapine (Antipsychotics)</w:t>
            </w:r>
          </w:p>
        </w:tc>
        <w:tc>
          <w:tcPr>
            <w:tcW w:w="992" w:type="dxa"/>
          </w:tcPr>
          <w:p w14:paraId="37E06677" w14:textId="56A9DFC0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ehavioural and psychological symptoms of dementia</w:t>
            </w:r>
          </w:p>
        </w:tc>
        <w:tc>
          <w:tcPr>
            <w:tcW w:w="1134" w:type="dxa"/>
          </w:tcPr>
          <w:p w14:paraId="36C7A325" w14:textId="4F2BE47D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3CA99F6" w14:textId="71BAD65A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 evidence </w:t>
            </w:r>
          </w:p>
        </w:tc>
        <w:tc>
          <w:tcPr>
            <w:tcW w:w="851" w:type="dxa"/>
          </w:tcPr>
          <w:p w14:paraId="2E812BD7" w14:textId="0EE22170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2C7B96CC" w14:textId="7AC45A1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55</w:t>
            </w:r>
          </w:p>
        </w:tc>
        <w:tc>
          <w:tcPr>
            <w:tcW w:w="1134" w:type="dxa"/>
          </w:tcPr>
          <w:p w14:paraId="1C54D2B9" w14:textId="705840C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7D24C909" w14:textId="7987523E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iscontinuation rate</w:t>
            </w:r>
          </w:p>
        </w:tc>
        <w:tc>
          <w:tcPr>
            <w:tcW w:w="1134" w:type="dxa"/>
          </w:tcPr>
          <w:p w14:paraId="07416991" w14:textId="17190BB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37B8690" w14:textId="38FE432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64E62691" w14:textId="0B76F2D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6C626403" w14:textId="153CE08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C5D5F1E" w14:textId="77777777" w:rsidTr="000D71F3">
        <w:trPr>
          <w:trHeight w:val="280"/>
        </w:trPr>
        <w:tc>
          <w:tcPr>
            <w:tcW w:w="496" w:type="dxa"/>
          </w:tcPr>
          <w:p w14:paraId="43CBA07A" w14:textId="07C7CC15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4</w:t>
            </w:r>
          </w:p>
        </w:tc>
        <w:tc>
          <w:tcPr>
            <w:tcW w:w="1347" w:type="dxa"/>
            <w:noWrap/>
            <w:hideMark/>
          </w:tcPr>
          <w:p w14:paraId="75D84BF9" w14:textId="5448B9ED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Ruths et al. 2004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d834a25-93e5-4da5-8a17-763fb69ac879"/>
                <w:id w:val="-796060235"/>
                <w:placeholder>
                  <w:docPart w:val="419C93283DCE4DCB80BAF62A6436FC5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jZWY5MzgwLWRkZWYtNDRlYi1hYTEzLWYyNDdlYjgxYjIxNSIsIlJhbmdlTGVuZ3RoIjo0LCJSZWZlcmVuY2VJZCI6ImFmMTNjZWZhLThiYzItNDgyZS05ODVlLTIxZTdlMWQxMjQ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1NDUwMDU0IiwiVXJpU3RyaW5nIjoiaHR0cDovL3d3dy5uY2JpLm5sbS5uaWguZ292L3B1Ym1lZC8xNTQ1MD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zU6MTciLCJNb2RpZmllZEJ5IjoiX0tvcm5kZXJuX2giLCJJZCI6IjgwMzQ3YzllLTcxODItNDM4Yi1iZmQ2LTE1MzY3ZDU0ZWViMSIsIk1vZGlmaWVkT24iOiIyMDI1LTA0LTExVDIwOjM1OjE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xMS9qLjE1MzItNTQxNS4yMDA0LjUyNDcwLngiLCJVcmlTdHJpbmciOiJodHRwczovL2RvaS5vcmcvMTAuMTExMS9qLjE1MzItNTQxNS4yMDA0LjUyNDcwLn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5E77FA1" w14:textId="00FC063E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eans of behavioral ratings and actigraphy</w:t>
            </w:r>
          </w:p>
        </w:tc>
        <w:tc>
          <w:tcPr>
            <w:tcW w:w="1276" w:type="dxa"/>
          </w:tcPr>
          <w:p w14:paraId="1D17F3D2" w14:textId="5295A23F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loperidol, Risperidone or Olanzapine (Antipsychotics)</w:t>
            </w:r>
          </w:p>
        </w:tc>
        <w:tc>
          <w:tcPr>
            <w:tcW w:w="992" w:type="dxa"/>
          </w:tcPr>
          <w:p w14:paraId="3AF178D6" w14:textId="1E8071A4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Dementia </w:t>
            </w:r>
          </w:p>
        </w:tc>
        <w:tc>
          <w:tcPr>
            <w:tcW w:w="1134" w:type="dxa"/>
          </w:tcPr>
          <w:p w14:paraId="5CB57066" w14:textId="148635CB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37A5DDE9" w14:textId="433EBC2C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713EF9DA" w14:textId="6DF2135C" w:rsidR="00860E73" w:rsidRPr="005E43F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1804019B" w14:textId="1CE28EB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0</w:t>
            </w:r>
          </w:p>
        </w:tc>
        <w:tc>
          <w:tcPr>
            <w:tcW w:w="1134" w:type="dxa"/>
          </w:tcPr>
          <w:p w14:paraId="6CBE4FE1" w14:textId="7A19A4C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5C0B49E5" w14:textId="61E224F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clinical</w:t>
            </w:r>
          </w:p>
        </w:tc>
        <w:tc>
          <w:tcPr>
            <w:tcW w:w="1134" w:type="dxa"/>
          </w:tcPr>
          <w:p w14:paraId="381ECA68" w14:textId="292ECCB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047C70F" w14:textId="7BFF50A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2CAC44AC" w14:textId="7C1DEA0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7D33321" w14:textId="1C35A7C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50E5AA25" w14:textId="77777777" w:rsidTr="000D71F3">
        <w:trPr>
          <w:trHeight w:val="280"/>
        </w:trPr>
        <w:tc>
          <w:tcPr>
            <w:tcW w:w="496" w:type="dxa"/>
          </w:tcPr>
          <w:p w14:paraId="1516CB7B" w14:textId="44E5B53D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5</w:t>
            </w:r>
          </w:p>
        </w:tc>
        <w:tc>
          <w:tcPr>
            <w:tcW w:w="1347" w:type="dxa"/>
            <w:noWrap/>
            <w:hideMark/>
          </w:tcPr>
          <w:p w14:paraId="2688EF66" w14:textId="70E14294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aksa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4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756cbbfc-768f-43a6-9412-6f8267b1fb2a"/>
                <w:id w:val="2111853457"/>
                <w:placeholder>
                  <w:docPart w:val="D6794A630A3B4FF1AC6DA8216726F628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kMzExMTEwLWNkYzgtNGFjOC04YWY4LTY4NjViYjVmYzY2MCIsIlJhbmdlTGVuZ3RoIjo0LCJSZWZlcmVuY2VJZCI6ImYxY2M5ZWU4LTM4NTYtNDBjNS1hOWViLTY1NzQxODZkMGM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nZW5ob3NwcHN5Y2guMjAwNC4wMi4wMDIiLCJVcmlTdHJpbmciOiJodHRwczovL2RvaS5vcmcvMTAuMTAxNi9qLmdlbmhvc3Bwc3ljaC4yMDA0LjAyLjA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NTU6MjQiLCJNb2RpZmllZEJ5IjoiX0tvcm5kZXJuX2giLCJJZCI6ImZhYjc4ZTNiLTZlY2EtNDdhYS04YTMxLWVkYzA4ZTQ4NjkyNCIsIk1vZGlmaWVkT24iOiIyMDI1LTA0LTExVDIwOjU1OjI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xMjEzNTIiLCJVcmlTdHJpbmciOiJodHRwOi8vd3d3Lm5jYmkubmxtLm5paC5nb3YvcHVibWVkLzE1MTIxMz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E54DAFE" w14:textId="130A859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currence (maniac or depression symptoms)</w:t>
            </w:r>
          </w:p>
        </w:tc>
        <w:tc>
          <w:tcPr>
            <w:tcW w:w="1276" w:type="dxa"/>
          </w:tcPr>
          <w:p w14:paraId="391D059C" w14:textId="6371F4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erphenezine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loperidol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erphenezine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hioridazine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aloperidol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hiothixene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isperid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  <w:p w14:paraId="4862324B" w14:textId="6ED189F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</w:tcPr>
          <w:p w14:paraId="7A303000" w14:textId="2298A16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51C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ipolar patients</w:t>
            </w:r>
          </w:p>
        </w:tc>
        <w:tc>
          <w:tcPr>
            <w:tcW w:w="1134" w:type="dxa"/>
          </w:tcPr>
          <w:p w14:paraId="25AE5827" w14:textId="342FEC4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phylaxis</w:t>
            </w:r>
          </w:p>
        </w:tc>
        <w:tc>
          <w:tcPr>
            <w:tcW w:w="992" w:type="dxa"/>
          </w:tcPr>
          <w:p w14:paraId="2C78963A" w14:textId="1FAA80C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2928028B" w14:textId="26935D3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7EF64F4E" w14:textId="6DBD6B8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5</w:t>
            </w:r>
          </w:p>
        </w:tc>
        <w:tc>
          <w:tcPr>
            <w:tcW w:w="1134" w:type="dxa"/>
          </w:tcPr>
          <w:p w14:paraId="4A4D681C" w14:textId="085D664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169FCEEB" w14:textId="739CDC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0BD1D18F" w14:textId="613D2A6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B6119AB" w14:textId="62B5A94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72269DF" w14:textId="15E3FC5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F38BE67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6E44650E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2830DAD7" w14:textId="77777777" w:rsidTr="000D71F3">
        <w:trPr>
          <w:trHeight w:val="280"/>
        </w:trPr>
        <w:tc>
          <w:tcPr>
            <w:tcW w:w="496" w:type="dxa"/>
          </w:tcPr>
          <w:p w14:paraId="15BD2230" w14:textId="0C13EEA9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6</w:t>
            </w:r>
          </w:p>
        </w:tc>
        <w:tc>
          <w:tcPr>
            <w:tcW w:w="1347" w:type="dxa"/>
            <w:noWrap/>
            <w:hideMark/>
          </w:tcPr>
          <w:p w14:paraId="13D54FA0" w14:textId="0BFC338B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ampath et al. 199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69c101c-6774-4b7c-bab0-dca43cfd0cab"/>
                <w:id w:val="1002401255"/>
                <w:placeholder>
                  <w:docPart w:val="ED243FB4EF8D40769DF5612EA0250D5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2OWYyYWRhLTExOWUtNDY2OC04ODQ0LWMxN2U0NmI0MzJjNCIsIlJhbmdlTGVuZ3RoIjo0LCJSZWZlcmVuY2VJZCI6ImQ0YWFjOGI2LWNlNTgtNDg1My1iNThkLTY5ZDQ3YTA0OTY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Mi9odXAuNDcwMDcwNDA1IiwiVXJpU3RyaW5nIjoiaHR0cHM6Ly9kb2kub3JnLzEwLjEwMDIvaHVwLjQ3MDA3MDQ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95C6BD6" w14:textId="63AB175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BD2E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lapse rate</w:t>
            </w:r>
          </w:p>
        </w:tc>
        <w:tc>
          <w:tcPr>
            <w:tcW w:w="1276" w:type="dxa"/>
          </w:tcPr>
          <w:p w14:paraId="69A1F237" w14:textId="519B7A8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BD2E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uphenazine decanoat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04D62364" w14:textId="28EDC02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D2E2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zophren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26186D06" w14:textId="2861295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121B53C7" w14:textId="724B671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3D69AF8B" w14:textId="717855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1A802E75" w14:textId="201319A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4</w:t>
            </w:r>
          </w:p>
        </w:tc>
        <w:tc>
          <w:tcPr>
            <w:tcW w:w="1134" w:type="dxa"/>
          </w:tcPr>
          <w:p w14:paraId="4282F281" w14:textId="7C7FE9C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349E1AF4" w14:textId="66A3FE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307CBF2F" w14:textId="218C9F3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CBF3EEC" w14:textId="712A943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0FDDBD34" w14:textId="4040FD2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48B022B8" w14:textId="667E6BB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6AFEEB08" w14:textId="77777777" w:rsidTr="000D71F3">
        <w:trPr>
          <w:trHeight w:val="280"/>
        </w:trPr>
        <w:tc>
          <w:tcPr>
            <w:tcW w:w="496" w:type="dxa"/>
          </w:tcPr>
          <w:p w14:paraId="75483674" w14:textId="402A6B1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7</w:t>
            </w:r>
          </w:p>
        </w:tc>
        <w:tc>
          <w:tcPr>
            <w:tcW w:w="1347" w:type="dxa"/>
            <w:noWrap/>
            <w:hideMark/>
          </w:tcPr>
          <w:p w14:paraId="6E5E03DD" w14:textId="17EEE0DD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chnuelle et al. 200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95d827ea-bc7e-4d1a-bcf8-3d6b90fda391"/>
                <w:id w:val="2023507455"/>
                <w:placeholder>
                  <w:docPart w:val="96F2C07AFF9444BB83E9485483A64C31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mYTI0YzcxLWRhYzctNDQ5My05NmVkLWYzOTU3ZTA4ODViMyIsIlJhbmdlTGVuZ3RoIjo0LCJSZWZlcmVuY2VJZCI6IjIxZmVkMDc2LTJiYzItNGEyYS04MzEwLTEzMWEwYThhZGU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Y4MS9BU04uVjEzMjUzNiIsIlVyaVN0cmluZyI6Imh0dHBzOi8vZG9pLm9yZy8xMC4xNjgxL0FTTi5WMTMyNT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C0xMi0xMlQyMDozMjoxOSIsIk1vZGlmaWVkQnkiOiJfS29ybmRlcm5faCIsIklkIjoiMTQ2M2MxZmUtMGFlMC00MjQzLTg5NWItZjU4YTAwMTI3ZjNlIiwiTW9kaWZpZWRPbiI6IjIwMjQtMTItMTJUMjA6MzI6MT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TgwNTE4NSIsIlVyaVN0cmluZyI6Imh0dHA6Ly93d3cubmNiaS5ubG0ubmloLmdvdi9wdWJtZWQvMTE4MDUxOD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7C71BB7" w14:textId="344EE70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Kidney function at 1 year</w:t>
            </w:r>
          </w:p>
        </w:tc>
        <w:tc>
          <w:tcPr>
            <w:tcW w:w="1276" w:type="dxa"/>
          </w:tcPr>
          <w:p w14:paraId="1C7EFAA6" w14:textId="419F915D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ycophenolate-Mofetil or Cyclosporine (Immunosuppressants)</w:t>
            </w:r>
          </w:p>
        </w:tc>
        <w:tc>
          <w:tcPr>
            <w:tcW w:w="992" w:type="dxa"/>
          </w:tcPr>
          <w:p w14:paraId="4E626A80" w14:textId="3BF235A7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able renal transplant recipients</w:t>
            </w:r>
          </w:p>
        </w:tc>
        <w:tc>
          <w:tcPr>
            <w:tcW w:w="1134" w:type="dxa"/>
          </w:tcPr>
          <w:p w14:paraId="309C932F" w14:textId="0CD94C78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1C72E05" w14:textId="0D53B35A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513D3548" w14:textId="3990A71F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431DF3B" w14:textId="004518E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4</w:t>
            </w:r>
          </w:p>
        </w:tc>
        <w:tc>
          <w:tcPr>
            <w:tcW w:w="1134" w:type="dxa"/>
          </w:tcPr>
          <w:p w14:paraId="784D9D44" w14:textId="40C9A8E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54973ACE" w14:textId="37C9C74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clinical</w:t>
            </w:r>
          </w:p>
        </w:tc>
        <w:tc>
          <w:tcPr>
            <w:tcW w:w="1134" w:type="dxa"/>
          </w:tcPr>
          <w:p w14:paraId="48B7C97A" w14:textId="447742A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DB92297" w14:textId="114DC8B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5270C974" w14:textId="50E6BDB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4BED55BC" w14:textId="6EC0431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597C4ED7" w14:textId="77777777" w:rsidTr="000D71F3">
        <w:trPr>
          <w:trHeight w:val="280"/>
        </w:trPr>
        <w:tc>
          <w:tcPr>
            <w:tcW w:w="496" w:type="dxa"/>
          </w:tcPr>
          <w:p w14:paraId="508B74A9" w14:textId="34C39971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8</w:t>
            </w:r>
          </w:p>
        </w:tc>
        <w:tc>
          <w:tcPr>
            <w:tcW w:w="1347" w:type="dxa"/>
            <w:noWrap/>
            <w:hideMark/>
          </w:tcPr>
          <w:p w14:paraId="110760D2" w14:textId="1EC91827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mak et al. 200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5e98b49-d0de-4182-93df-291c2e3b2737"/>
                <w:id w:val="-548379177"/>
                <w:placeholder>
                  <w:docPart w:val="CDDC5D669BA64A34BA8A5585722AD9F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OTg4ODQ3LTYwNWEtNDBiZi05MTlmLTgwYmJkNjRjNzRmNyIsIlJhbmdlTGVuZ3RoIjo0LCJSZWZlcmVuY2VJZCI6Ijc3YWJkZDJkLTFlYjItNDEwZS1iNGM2LTNjYTFlZTgyMTA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TcvMDEuYXNuLjAwMDAwMTMyOTguMTE4NzYuYmYiLCJVcmlTdHJpbmciOiJodHRwczovL2RvaS5vcmcvMTAuMTA5Ny8wMS5hc24uMDAwMDAxMzI5OC4xMTg3Ni5i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zM6MzgiLCJNb2RpZmllZEJ5IjoiX0tvcm5kZXJuX2giLCJJZCI6IjFiOTdmZWI1LWU5NWEtNDkxMC04NmJhLWRlNzIzNDc0ZTliYSIsIk1vZGlmaWVkT24iOiIyMDI1LTA0LTExVDIwOjMz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E5NjEwMjUiLCJVcmlTdHJpbmciOiJodHRwOi8vd3d3Lm5jYmkubmxtLm5paC5nb3YvcHVibWVkLzExOTYxMDI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31A2191" w14:textId="2187B0E8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First biopsy-proven acute or chronic rejection 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between 6 and 24 months after transplantation</w:t>
            </w:r>
          </w:p>
        </w:tc>
        <w:tc>
          <w:tcPr>
            <w:tcW w:w="1276" w:type="dxa"/>
          </w:tcPr>
          <w:p w14:paraId="7C86AA3D" w14:textId="0EE6A9C7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Prednisone or Cyclospo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553DDBF2" w14:textId="384C7E54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al transplant recipients</w:t>
            </w:r>
          </w:p>
        </w:tc>
        <w:tc>
          <w:tcPr>
            <w:tcW w:w="1134" w:type="dxa"/>
          </w:tcPr>
          <w:p w14:paraId="412BC16F" w14:textId="6EB36FD3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6A89617" w14:textId="0927B796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4C92D73B" w14:textId="1A794530" w:rsidR="00860E73" w:rsidRPr="000102A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857DB56" w14:textId="764CBF5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12</w:t>
            </w:r>
          </w:p>
        </w:tc>
        <w:tc>
          <w:tcPr>
            <w:tcW w:w="1134" w:type="dxa"/>
          </w:tcPr>
          <w:p w14:paraId="1D86311C" w14:textId="022B335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4016C1DC" w14:textId="5E2B3C4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bclinical</w:t>
            </w:r>
          </w:p>
        </w:tc>
        <w:tc>
          <w:tcPr>
            <w:tcW w:w="1134" w:type="dxa"/>
          </w:tcPr>
          <w:p w14:paraId="4417E1B9" w14:textId="6BE4640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33B5703" w14:textId="5BAC041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76860200" w14:textId="001D890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E07BA21" w14:textId="08812D2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05D4DB40" w14:textId="77777777" w:rsidTr="000D71F3">
        <w:trPr>
          <w:trHeight w:val="280"/>
        </w:trPr>
        <w:tc>
          <w:tcPr>
            <w:tcW w:w="496" w:type="dxa"/>
          </w:tcPr>
          <w:p w14:paraId="10E9798E" w14:textId="3CC51EF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79</w:t>
            </w:r>
          </w:p>
        </w:tc>
        <w:tc>
          <w:tcPr>
            <w:tcW w:w="1347" w:type="dxa"/>
            <w:noWrap/>
            <w:hideMark/>
          </w:tcPr>
          <w:p w14:paraId="67E90231" w14:textId="0E5225BA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rivanichakorn et al. 2015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8a340d83-6d54-48b4-ad1a-749177380d26"/>
                <w:id w:val="-21402967"/>
                <w:placeholder>
                  <w:docPart w:val="A9054C7B2B28482A8448EED750B1599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TdjMWY3LWE4MzUtNGVlZi1iNTEwLWIwZTBlN2Q3ZjUxZiIsIlJhbmdlTGVuZ3RoIjo0LCJSZWZlcmVuY2VJZCI6ImM5ZGIxZGJkLTQzOTAtNDBhNS05NTZhLTQ2NTkxNDkwMm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IxNDcvRE1TTy5TNzgwMDgiLCJVcmlTdHJpbmciOiJodHRwczovL2RvaS5vcmcvMTAuMjE0Ny9ETVNPLlM3ODA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zI6NDIiLCJNb2RpZmllZEJ5IjoiX0tvcm5kZXJuX2giLCJJZCI6ImQ5M2Y0ZTljLTY4ZWEtNGFiNy1hOWJlLTQ2NzhlN2Q1NDY5OSIsIk1vZGlmaWVkT24iOiIyMDI1LTA0LTExVDIwOjMyOjQ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U3Njc0MDEiLCJVcmlTdHJpbmciOiJodHRwOi8vd3d3Lm5jYmkubmxtLm5paC5nb3YvcHVibWVkLzI1NzY3ND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zMjo0MiIsIk1vZGlmaWVkQnkiOiJfS29ybmRlcm5faCIsIklkIjoiNjIwZTcxYWMtYmVhMy00MzMxLThkYmMtYjk4ZjQxOWFmODk1IiwiTW9kaWZpZWRPbiI6IjIwMjUtMDQtMTFUMjA6MzI6NDI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0MzU0Mzk2IiwiVXJpU3RyaW5nIjoiaHR0cHM6Ly93d3cubmNiaS5ubG0ubmloLmdvdi9wbWMvYXJ0aWNsZXMvUE1DNDM1NDM5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106082F" w14:textId="5CECAEF2" w:rsidR="00860E73" w:rsidRPr="00CB16D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valuation of glycemic control (HbA1c%)</w:t>
            </w:r>
          </w:p>
        </w:tc>
        <w:tc>
          <w:tcPr>
            <w:tcW w:w="1276" w:type="dxa"/>
          </w:tcPr>
          <w:p w14:paraId="0F74F2FB" w14:textId="34142728" w:rsidR="00860E73" w:rsidRPr="00DC4BE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DC4BE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lfonylure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149A3D0F" w14:textId="63197721" w:rsidR="00860E73" w:rsidRPr="00DC4BE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DC4BE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pe 2 diabetes</w:t>
            </w:r>
          </w:p>
        </w:tc>
        <w:tc>
          <w:tcPr>
            <w:tcW w:w="1134" w:type="dxa"/>
          </w:tcPr>
          <w:p w14:paraId="7C2532ED" w14:textId="7E16E91F" w:rsidR="00860E73" w:rsidRPr="00DC4BE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3A1F9D11" w14:textId="6D646480" w:rsidR="00860E73" w:rsidRPr="00DC4BE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d therapy regimen</w:t>
            </w:r>
          </w:p>
        </w:tc>
        <w:tc>
          <w:tcPr>
            <w:tcW w:w="851" w:type="dxa"/>
          </w:tcPr>
          <w:p w14:paraId="69D96F76" w14:textId="6D951BCC" w:rsidR="00860E73" w:rsidRPr="00DC4BE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595FD59" w14:textId="7A618CA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2</w:t>
            </w:r>
          </w:p>
        </w:tc>
        <w:tc>
          <w:tcPr>
            <w:tcW w:w="1134" w:type="dxa"/>
          </w:tcPr>
          <w:p w14:paraId="7625265B" w14:textId="51DF960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0A3D67E6" w14:textId="3D883D1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70C79953" w14:textId="1420708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451FCE4" w14:textId="3B89693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485F747E" w14:textId="47951C0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104F26C" w14:textId="3D8D3AA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7A81FA1E" w14:textId="77777777" w:rsidTr="000D71F3">
        <w:trPr>
          <w:trHeight w:val="280"/>
        </w:trPr>
        <w:tc>
          <w:tcPr>
            <w:tcW w:w="496" w:type="dxa"/>
          </w:tcPr>
          <w:p w14:paraId="51EBDAB3" w14:textId="0D575CB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0</w:t>
            </w:r>
          </w:p>
        </w:tc>
        <w:tc>
          <w:tcPr>
            <w:tcW w:w="1347" w:type="dxa"/>
            <w:noWrap/>
            <w:hideMark/>
          </w:tcPr>
          <w:p w14:paraId="6031E48F" w14:textId="2AEA96B1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Stellon 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et al. 1988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7a6aad1-d1ec-4609-8d37-cfb62b41a7a7"/>
                <w:id w:val="1586031466"/>
                <w:placeholder>
                  <w:docPart w:val="D330E7E8B8C74C31A306A2C785BEC8A8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MzZmNjMyLWY3MzctNGFjMy1iZDE1LTBhOWNkOTI3NjZkMSIsIlJhbmdlTGVuZ3RoIjo0LCJSZWZlcmVuY2VJZCI6ImNkYTI2NGVmLWE5MTQtNDYzMC04ODFlLTg4ZGIxZDQxODM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Mi9oZXAuMTg0MDA4MDQxNCIsIlVyaVN0cmluZyI6Imh0dHBzOi8vZG9pLm9yZy8xMC4xMDAyL2hlcC4xODQwMDgwN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xODoxOSIsIk1vZGlmaWVkQnkiOiJfS29ybmRlcm5faCIsIklkIjoiM2JhNmMzYjItNDkxMy00NjdhLWJhNTktYjdmNTI2MjA0YWM1IiwiTW9kaWZpZWRPbiI6IjIwMjUtMDQtMTFUMjA6MTg6MT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kyMzYzIiwiVXJpU3RyaW5nIjoiaHR0cDovL3d3dy5uY2JpLm5sbS5uaWguZ292L3B1Ym1lZC8zMjkyMz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9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51A327D" w14:textId="5738494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DC4BE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verse effects in term of histological appear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DC4BE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ce or liver function</w:t>
            </w:r>
          </w:p>
        </w:tc>
        <w:tc>
          <w:tcPr>
            <w:tcW w:w="1276" w:type="dxa"/>
          </w:tcPr>
          <w:p w14:paraId="090FDEDF" w14:textId="4467515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 (Steroids)</w:t>
            </w:r>
          </w:p>
        </w:tc>
        <w:tc>
          <w:tcPr>
            <w:tcW w:w="992" w:type="dxa"/>
          </w:tcPr>
          <w:p w14:paraId="40E5D56C" w14:textId="26C8786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DC4BE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toimmune chronic active hepatitis</w:t>
            </w:r>
          </w:p>
        </w:tc>
        <w:tc>
          <w:tcPr>
            <w:tcW w:w="1134" w:type="dxa"/>
          </w:tcPr>
          <w:p w14:paraId="4C3963DB" w14:textId="778F94F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0B8974F" w14:textId="0606881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549187DE" w14:textId="4FBBE91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6E162524" w14:textId="078C229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7</w:t>
            </w:r>
          </w:p>
        </w:tc>
        <w:tc>
          <w:tcPr>
            <w:tcW w:w="1134" w:type="dxa"/>
          </w:tcPr>
          <w:p w14:paraId="629BB995" w14:textId="4139555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0B2B6B5D" w14:textId="170937C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/subclinical</w:t>
            </w:r>
          </w:p>
        </w:tc>
        <w:tc>
          <w:tcPr>
            <w:tcW w:w="1134" w:type="dxa"/>
          </w:tcPr>
          <w:p w14:paraId="1BC28749" w14:textId="075DA2A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0CCAD5A" w14:textId="4878F27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17230128" w14:textId="515C719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4F01C7F" w14:textId="095AC12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61D328C1" w14:textId="77777777" w:rsidTr="000D71F3">
        <w:trPr>
          <w:trHeight w:val="280"/>
        </w:trPr>
        <w:tc>
          <w:tcPr>
            <w:tcW w:w="496" w:type="dxa"/>
          </w:tcPr>
          <w:p w14:paraId="676543C3" w14:textId="3623EEB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1</w:t>
            </w:r>
          </w:p>
        </w:tc>
        <w:tc>
          <w:tcPr>
            <w:tcW w:w="1347" w:type="dxa"/>
            <w:noWrap/>
            <w:hideMark/>
          </w:tcPr>
          <w:p w14:paraId="32E57B37" w14:textId="7DF28087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tellon et al. 1985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51ba5dc5-463d-4fd3-9967-53afc20ddcf1"/>
                <w:id w:val="-219442683"/>
                <w:placeholder>
                  <w:docPart w:val="68A2855B7C5040908D722B53F7FDA8A1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ODZjZTI1LTEzMWQtNDUwNi05ODZhLTdlODMxMjE3NjA4ZiIsIlJhbmdlTGVuZ3RoIjo1LCJSZWZlcmVuY2VJZCI6ImFkZGQyZGE5LWQxYjEtNGQ1NC1iNzI3LTQyY2FlZDRhYzR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czAxNDAtNjczNig4NSk5MTMyOS03IiwiVXJpU3RyaW5nIjoiaHR0cHM6Ly9kb2kub3JnLzEwLjEwMTYvczAxNDAtNjczNig4NSk5MTMyOS0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xNDoxNSIsIk1vZGlmaWVkQnkiOiJfS29ybmRlcm5faCIsIklkIjoiMzQwNDdmNGUtOTZmMi00NDBjLWI4NTgtY2M4NGExMWIzOWRkIiwiTW9kaWZpZWRPbiI6IjIwMjUtMDQtMTFUMjA6MTQ6MT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DU4NjE5IiwiVXJpU3RyaW5nIjoiaHR0cDovL3d3dy5uY2JpLm5sbS5uaWguZ292L3B1Ym1lZC8yODU4NjE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8B4AB9F" w14:textId="396FE52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2F21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lapse (biochemic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2F21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 and histological)</w:t>
            </w:r>
          </w:p>
        </w:tc>
        <w:tc>
          <w:tcPr>
            <w:tcW w:w="1276" w:type="dxa"/>
          </w:tcPr>
          <w:p w14:paraId="3628C6E8" w14:textId="2B820B9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F21D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zathioprine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55638B72" w14:textId="2E8801B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utoimmune chronic active hepatitis</w:t>
            </w:r>
          </w:p>
        </w:tc>
        <w:tc>
          <w:tcPr>
            <w:tcW w:w="1134" w:type="dxa"/>
          </w:tcPr>
          <w:p w14:paraId="66E97418" w14:textId="6AE6D3E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517BB33" w14:textId="6C89301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A755E62" w14:textId="4B9DD53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23B29AB0" w14:textId="74E3892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50</w:t>
            </w:r>
          </w:p>
        </w:tc>
        <w:tc>
          <w:tcPr>
            <w:tcW w:w="1134" w:type="dxa"/>
          </w:tcPr>
          <w:p w14:paraId="15E5178C" w14:textId="37A126C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10C525E3" w14:textId="2E305DF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764B28A3" w14:textId="159E8F0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C62F7BE" w14:textId="50B8494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BC6F7AF" w14:textId="5242700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B18CF3C" w14:textId="5331AE8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50B9D88D" w14:textId="77777777" w:rsidTr="000D71F3">
        <w:trPr>
          <w:trHeight w:val="220"/>
        </w:trPr>
        <w:tc>
          <w:tcPr>
            <w:tcW w:w="496" w:type="dxa"/>
          </w:tcPr>
          <w:p w14:paraId="7CCF6CE5" w14:textId="0C0A9740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2</w:t>
            </w:r>
          </w:p>
        </w:tc>
        <w:tc>
          <w:tcPr>
            <w:tcW w:w="1347" w:type="dxa"/>
            <w:noWrap/>
            <w:hideMark/>
          </w:tcPr>
          <w:p w14:paraId="3C9185E7" w14:textId="41F0CAE5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Takata et al. 1992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5d4268a-b873-4502-956d-a40e372dae46"/>
                <w:id w:val="-1019387979"/>
                <w:placeholder>
                  <w:docPart w:val="3916516A62694D5B8E5F1512EDD5925E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zZmMjEyLTgzZjMtNGQxNS1hMDk5LWZkNmQxNDI3NmFlMiIsIlJhbmdlTGVuZ3RoIjo1LCJSZWZlcmVuY2VJZCI6Ijc3MzcxZDcxLWU4YzItNDU0Zi1iZjVjLWQzY2JmMDQzYmJ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zAwMDItODcwMyg5Mik5MDA3NS03IiwiVXJpU3RyaW5nIjoiaHR0cHM6Ly9kb2kub3JnLzEwLjEwMTYvMDAwMi04NzAzKDkyKTkwMDc1L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IxOjMxIiwiTW9kaWZpZWRCeSI6Il9Lb3JuZGVybl9oIiwiSWQiOiI3NGMxYjA1MS01ZjAxLTRmYTEtODExNC1hMDRjNDdhYjAxYjgiLCJNb2RpZmllZE9uIjoiMjAyNS0wNC0xMVQyMDoyMToz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0NjI5MTciLCJVcmlTdHJpbmciOiJodHRwOi8vd3d3Lm5jYmkubmxtLm5paC5nb3YvcHVibWVkLzE0NjI5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35CABA5F" w14:textId="79FA1D8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rmotensive diastolic blood pressure</w:t>
            </w:r>
          </w:p>
        </w:tc>
        <w:tc>
          <w:tcPr>
            <w:tcW w:w="1276" w:type="dxa"/>
          </w:tcPr>
          <w:p w14:paraId="3D5CA4FB" w14:textId="4D8BF0E2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-thiazide diuretics, angiotensin-converting enzyme inhibitors (Antih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pertensive agents</w:t>
            </w: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2631FC30" w14:textId="6DEEE33D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sential hypertension</w:t>
            </w:r>
          </w:p>
        </w:tc>
        <w:tc>
          <w:tcPr>
            <w:tcW w:w="1134" w:type="dxa"/>
          </w:tcPr>
          <w:p w14:paraId="66A49075" w14:textId="490750E3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246BC3C" w14:textId="4EB189C6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7EB01A91" w14:textId="5DCFC31F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4F82589" w14:textId="362D9FA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13</w:t>
            </w:r>
          </w:p>
        </w:tc>
        <w:tc>
          <w:tcPr>
            <w:tcW w:w="1134" w:type="dxa"/>
          </w:tcPr>
          <w:p w14:paraId="7EC4D228" w14:textId="3C3B107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5FBF3D1E" w14:textId="0C644CE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46989A04" w14:textId="6CE5BA9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759576E" w14:textId="171F389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97BF7D7" w14:textId="456F822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3DFEDFD" w14:textId="2D407C3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A85CDCD" w14:textId="77777777" w:rsidTr="000D71F3">
        <w:trPr>
          <w:trHeight w:val="280"/>
        </w:trPr>
        <w:tc>
          <w:tcPr>
            <w:tcW w:w="496" w:type="dxa"/>
          </w:tcPr>
          <w:p w14:paraId="04B58AAB" w14:textId="5C4D5AC9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3</w:t>
            </w:r>
          </w:p>
        </w:tc>
        <w:tc>
          <w:tcPr>
            <w:tcW w:w="1347" w:type="dxa"/>
            <w:noWrap/>
            <w:hideMark/>
          </w:tcPr>
          <w:p w14:paraId="439575BF" w14:textId="76D9A733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Tengstrand et al. 200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bdfe51a-a372-49af-bc91-789a7fb2594b"/>
                <w:id w:val="-1208329563"/>
                <w:placeholder>
                  <w:docPart w:val="DBE71606E9B845D68E3BEB48EC815FC6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wN2U5ZDE0LWY1ZjAtNDI0Yi1iOWQ4LTg1MGY4Mjk4ZmY0MSIsIlJhbmdlTGVuZ3RoIjo1LCJSZWZlcmVuY2VJZCI6IjAzNTE2Mjg1LTQ1M2YtNDFlNi05OGU3LTI2ZWI3NTU2YzI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zk2MzE2NCIsIlVyaVN0cmluZyI6Imh0dHA6Ly93d3cubmNiaS5ubG0ubmloLmdvdi9wdWJtZWQvMTc5NjMxNj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UzOjE2IiwiTW9kaWZpZWRCeSI6Il9Lb3JuZGVybl9oIiwiSWQiOiJkNWRlY2M3Zi02MGI2LTRlMDYtYjgzNS0yOTdlODhmYTQwMDAiLCJNb2RpZmllZE9uIjoiMjAyNS0wNC0xMVQxOTo1Mz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ODAvMDMwMDk3NDA3MDEzOTQwMjEiLCJVcmlTdHJpbmciOiJodHRwczovL2RvaS5vcmcvMTAuMTA4MC8wMzAwOTc0MDcwMTM5NDAy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7D2FFFE" w14:textId="71BB2EE8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isease Activity Score (DAS28),  Health Assessment Questionnaire (HAQ) scor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d bone mineral density of the lumbar spine and hip</w:t>
            </w:r>
          </w:p>
        </w:tc>
        <w:tc>
          <w:tcPr>
            <w:tcW w:w="1276" w:type="dxa"/>
          </w:tcPr>
          <w:p w14:paraId="54B3AAC8" w14:textId="0856D528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teroids)</w:t>
            </w:r>
          </w:p>
        </w:tc>
        <w:tc>
          <w:tcPr>
            <w:tcW w:w="992" w:type="dxa"/>
          </w:tcPr>
          <w:p w14:paraId="0BABAFFF" w14:textId="3FD9EAB6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AF71A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eumatoid arthritis</w:t>
            </w:r>
          </w:p>
        </w:tc>
        <w:tc>
          <w:tcPr>
            <w:tcW w:w="1134" w:type="dxa"/>
          </w:tcPr>
          <w:p w14:paraId="548B8E58" w14:textId="33927E51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08E0B577" w14:textId="759673ED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2F9E547F" w14:textId="38470ED3" w:rsidR="00860E73" w:rsidRPr="00F0360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81C63CD" w14:textId="142F327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58</w:t>
            </w:r>
          </w:p>
        </w:tc>
        <w:tc>
          <w:tcPr>
            <w:tcW w:w="1134" w:type="dxa"/>
          </w:tcPr>
          <w:p w14:paraId="242D9D3F" w14:textId="70F96C5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04F63156" w14:textId="350375C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 both</w:t>
            </w:r>
          </w:p>
        </w:tc>
        <w:tc>
          <w:tcPr>
            <w:tcW w:w="1134" w:type="dxa"/>
          </w:tcPr>
          <w:p w14:paraId="73CF739A" w14:textId="744DF8E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7892C018" w14:textId="4C99E0B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0E06150" w14:textId="2B5C136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4241319D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  <w:p w14:paraId="2B021900" w14:textId="7777777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</w:tr>
      <w:tr w:rsidR="00860E73" w:rsidRPr="000D71F3" w14:paraId="55E89BF9" w14:textId="77777777" w:rsidTr="000D71F3">
        <w:trPr>
          <w:trHeight w:val="280"/>
        </w:trPr>
        <w:tc>
          <w:tcPr>
            <w:tcW w:w="496" w:type="dxa"/>
          </w:tcPr>
          <w:p w14:paraId="4A34D8CF" w14:textId="108398C3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84</w:t>
            </w:r>
          </w:p>
        </w:tc>
        <w:tc>
          <w:tcPr>
            <w:tcW w:w="1347" w:type="dxa"/>
            <w:noWrap/>
            <w:hideMark/>
          </w:tcPr>
          <w:p w14:paraId="686E64E6" w14:textId="6C92081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Thielen et al. 2013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69ef6e1-a8c5-4c0b-be9b-249e1ecb4cd3"/>
                <w:id w:val="412667723"/>
                <w:placeholder>
                  <w:docPart w:val="55C16572BF324E2EB3B0A02DA89C3C6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YTI1Zjg3LTgwZWYtNDNiMC04ZmQ5LTNiMTk4NDIyODQ1NCIsIlJhbmdlTGVuZ3RoIjo1LCJSZWZlcmVuY2VJZCI6ImFhNWM3ZjM2LTM2ZTktNDFmNi1iOTgxLWZiZTJkNDBiZWI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yMzg3NjgzMyIsIlVyaVN0cmluZyI6Imh0dHA6Ly93d3cubmNiaS5ubG0ubmloLmdvdi9wdWJtZWQvMjM4NzY4M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IwOjIyIiwiTW9kaWZpZWRCeSI6Il9Lb3JuZGVybl9oIiwiSWQiOiIwZDVmODUwMC1lYWYzLTQxODktOWYxZC1iZTM3ODQ5ODFkM2QiLCJNb2RpZmllZE9uIjoiMjAyNS0wNC0xMVQyMDoyMDoyM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lamNhLjIwMTMuMDYuMDE4IiwiVXJpU3RyaW5nIjoiaHR0cHM6Ly9kb2kub3JnLzEwLjEwMTYvai5lamNhLjIwMTMuMDYuMDE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E21B460" w14:textId="3B911BDA" w:rsidR="00860E73" w:rsidRPr="00AF71A8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F71A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olecular relapse rate at 6 months after discontinuation</w:t>
            </w:r>
          </w:p>
        </w:tc>
        <w:tc>
          <w:tcPr>
            <w:tcW w:w="1276" w:type="dxa"/>
          </w:tcPr>
          <w:p w14:paraId="1E11CB80" w14:textId="6E7839DE" w:rsidR="00860E73" w:rsidRPr="00AF71A8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AF71A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atinib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2BB8B475" w14:textId="4436B353" w:rsidR="00860E73" w:rsidRPr="00AF71A8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ronic myeloid leukemia</w:t>
            </w:r>
          </w:p>
        </w:tc>
        <w:tc>
          <w:tcPr>
            <w:tcW w:w="1134" w:type="dxa"/>
          </w:tcPr>
          <w:p w14:paraId="67EFC6DE" w14:textId="028C3230" w:rsidR="00860E73" w:rsidRPr="00AF71A8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ure</w:t>
            </w:r>
          </w:p>
        </w:tc>
        <w:tc>
          <w:tcPr>
            <w:tcW w:w="992" w:type="dxa"/>
          </w:tcPr>
          <w:p w14:paraId="74AD0EBB" w14:textId="52A83360" w:rsidR="00860E73" w:rsidRPr="00AF71A8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E1B2534" w14:textId="234C8B62" w:rsidR="00860E73" w:rsidRPr="00AF71A8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26F0CBD" w14:textId="37F493F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3</w:t>
            </w:r>
          </w:p>
        </w:tc>
        <w:tc>
          <w:tcPr>
            <w:tcW w:w="1134" w:type="dxa"/>
          </w:tcPr>
          <w:p w14:paraId="59488820" w14:textId="319B1B9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4E9B08D1" w14:textId="0A2B365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2CAE27EC" w14:textId="452F027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03E5516" w14:textId="6275022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2530A5A" w14:textId="626EDEF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6C104F9" w14:textId="0878CCCA" w:rsidR="00860E73" w:rsidRPr="0000315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0773857C" w14:textId="77777777" w:rsidTr="000D71F3">
        <w:trPr>
          <w:trHeight w:val="270"/>
        </w:trPr>
        <w:tc>
          <w:tcPr>
            <w:tcW w:w="496" w:type="dxa"/>
          </w:tcPr>
          <w:p w14:paraId="57B47F4A" w14:textId="5A3A5B9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5</w:t>
            </w:r>
          </w:p>
        </w:tc>
        <w:tc>
          <w:tcPr>
            <w:tcW w:w="1347" w:type="dxa"/>
            <w:noWrap/>
            <w:hideMark/>
          </w:tcPr>
          <w:p w14:paraId="42841FEF" w14:textId="12C7F46E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Tse W. et al. 200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2866a3aa-ac2d-4645-ba7f-11476b312774"/>
                <w:id w:val="-626239705"/>
                <w:placeholder>
                  <w:docPart w:val="4205E9DE32B44ED8B44520F9EBB43B57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OTAzYmQyLTQwMmQtNDg5NS04YTdkLTRhNmVlZDhhOGMyZSIsIlJhbmdlTGVuZ3RoIjo1LCJSZWZlcmVuY2VJZCI6IjE2NDM5YzBkLTYzNDctNDM3ZS1hMTUzLWIzMmY0ZDk2Zm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4OTkyNzAwIiwiVXJpU3RyaW5nIjoiaHR0cDovL3d3dy5uY2JpLm5sbS5uaWguZ292L3B1Ym1lZC8xODk5Mjc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Dc6NDkiLCJNb2RpZmllZEJ5IjoiX0tvcm5kZXJuX2giLCJJZCI6ImZkZGY1NDc3LWJiZTEtNDZjNy1hNzQ1LTYzMmVkMzgzNGFhZSIsIk1vZGlmaWVkT24iOiIyMDI1LTA0LTExVDE5OjQ3OjQ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phbWRhLjIwMDguMDcuMDAxIiwiVXJpU3RyaW5nIjoiaHR0cHM6Ly9kb2kub3JnLzEwLjEwMTYvai5qYW1kYS4yMDA4LjA3LjAw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1C9FCCC" w14:textId="252F7D41" w:rsidR="00860E73" w:rsidRPr="00D5397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D5397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 in cognitive, behavioral or motor function</w:t>
            </w:r>
          </w:p>
        </w:tc>
        <w:tc>
          <w:tcPr>
            <w:tcW w:w="1276" w:type="dxa"/>
          </w:tcPr>
          <w:p w14:paraId="1CF40A4F" w14:textId="7EC69961" w:rsidR="00860E73" w:rsidRPr="00D5397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D5397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evodop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593C3743" w14:textId="2DDD22A3" w:rsidR="00860E73" w:rsidRPr="00D5397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D5397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arkinsonism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7620F8E0" w14:textId="3D06EB9C" w:rsidR="00860E73" w:rsidRPr="00D5397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69F8AD06" w14:textId="6DDEFE78" w:rsidR="00860E73" w:rsidRPr="00D5397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04129E91" w14:textId="256AA7B7" w:rsidR="00860E73" w:rsidRPr="00D53975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5959DCEB" w14:textId="34E419A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1</w:t>
            </w:r>
          </w:p>
        </w:tc>
        <w:tc>
          <w:tcPr>
            <w:tcW w:w="1134" w:type="dxa"/>
          </w:tcPr>
          <w:p w14:paraId="677CFEB5" w14:textId="6916A33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41444FB4" w14:textId="5CB730A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74B28015" w14:textId="6738BB6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4" w:type="dxa"/>
          </w:tcPr>
          <w:p w14:paraId="7EE8A1B5" w14:textId="31932EA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D90952A" w14:textId="06F6EABA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6EB74233" w14:textId="58EA0BC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23D8A179" w14:textId="77777777" w:rsidTr="000D71F3">
        <w:trPr>
          <w:trHeight w:val="280"/>
        </w:trPr>
        <w:tc>
          <w:tcPr>
            <w:tcW w:w="496" w:type="dxa"/>
          </w:tcPr>
          <w:p w14:paraId="75D48956" w14:textId="4C7DC0EF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6</w:t>
            </w:r>
          </w:p>
        </w:tc>
        <w:tc>
          <w:tcPr>
            <w:tcW w:w="1347" w:type="dxa"/>
            <w:noWrap/>
            <w:hideMark/>
          </w:tcPr>
          <w:p w14:paraId="75A59748" w14:textId="5D14323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Ulfvarson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f565191-dcdd-4504-8696-6054feece442"/>
                <w:id w:val="-1353022201"/>
                <w:placeholder>
                  <w:docPart w:val="F7323DA85DF64E5B8B219A5272CCC45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mYjc1MzY0LTVhZjQtNDE0Zi1hMzI3LTFlYTMwOWU1YjdiZiIsIlJhbmdlTGVuZ3RoIjo1LCJSZWZlcmVuY2VJZCI6ImU5YWFlNzQyLTMxNjItNDhhNS1hNTIwLTcwZDlkNjUwNDA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DU5NTUyNyIsIlVyaVN0cmluZyI6Imh0dHA6Ly93d3cubmNiaS5ubG0ubmloLmdvdi9wdWJtZWQvMTQ1OTU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E5OjU5OjE3IiwiTW9kaWZpZWRCeSI6Il9Lb3JuZGVybl9oIiwiSWQiOiI0ZmE5MzgyNy0xNDU5LTQ1ZTktOWIxMS0wMmQxN2Y2MjA0NzYiLCJNb2RpZmllZE9uIjoiMjAyNS0wNC0xMVQxOTo1OTox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AwMjI4LTAwMy0wNjg3LXkiLCJVcmlTdHJpbmciOiJodHRwczovL2RvaS5vcmcvMTAuMTAwNy9zMDAyMjgtMDAzLTA2ODc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CA9ACD9" w14:textId="412660A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ontgomery-A ˚sberg depression rating scale (MADRS)</w:t>
            </w:r>
          </w:p>
        </w:tc>
        <w:tc>
          <w:tcPr>
            <w:tcW w:w="1276" w:type="dxa"/>
          </w:tcPr>
          <w:p w14:paraId="4458FF3C" w14:textId="5C3E43C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B16D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elective serotonin reuptake inhibitors (Antidepressants)</w:t>
            </w:r>
          </w:p>
        </w:tc>
        <w:tc>
          <w:tcPr>
            <w:tcW w:w="992" w:type="dxa"/>
          </w:tcPr>
          <w:p w14:paraId="25448B1F" w14:textId="047EDFA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3D198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derly patients with no history of depression</w:t>
            </w:r>
          </w:p>
        </w:tc>
        <w:tc>
          <w:tcPr>
            <w:tcW w:w="1134" w:type="dxa"/>
          </w:tcPr>
          <w:p w14:paraId="5199F46F" w14:textId="11EDF8E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1A432DCE" w14:textId="5B4E4A5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1E40E565" w14:textId="7ADE3BB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3AAD17F4" w14:textId="4E9CB1D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0</w:t>
            </w:r>
          </w:p>
        </w:tc>
        <w:tc>
          <w:tcPr>
            <w:tcW w:w="1134" w:type="dxa"/>
          </w:tcPr>
          <w:p w14:paraId="1D7CB154" w14:textId="58500A1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53AB9425" w14:textId="7A5C082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785F24DB" w14:textId="22618B0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515E875" w14:textId="30A1C9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483B6EE" w14:textId="41D6645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2C0DADFE" w14:textId="22A507A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E2C0B93" w14:textId="77777777" w:rsidTr="000D71F3">
        <w:trPr>
          <w:trHeight w:val="280"/>
        </w:trPr>
        <w:tc>
          <w:tcPr>
            <w:tcW w:w="496" w:type="dxa"/>
          </w:tcPr>
          <w:p w14:paraId="48B75B46" w14:textId="4DD2B22C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7</w:t>
            </w:r>
          </w:p>
        </w:tc>
        <w:tc>
          <w:tcPr>
            <w:tcW w:w="1347" w:type="dxa"/>
            <w:noWrap/>
            <w:hideMark/>
          </w:tcPr>
          <w:p w14:paraId="3D356EBC" w14:textId="7E34F481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Ungvari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 1999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ea6996f7-d371-4fd3-9d49-013447d9e9a6"/>
                <w:id w:val="482971831"/>
                <w:placeholder>
                  <w:docPart w:val="F74AD1CB1231456FB76053BADB7321D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zNiM2YwLWY3M2YtNDM4YS05NDFmLWUzMzU2NzUyMDA3NyIsIlJhbmdlTGVuZ3RoIjo1LCJSZWZlcmVuY2VJZCI6IjdmY2Y5ZGExLTIyZTQtNDgyMy04NjI2LWY3MDgwZmMzMGQ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MjExOTE1IiwiVXJpU3RyaW5nIjoiaHR0cDovL3d3dy5uY2JpLm5sbS5uaWguZ292L3B1Ym1lZC8xMDIxMTkx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DU6NDgiLCJNb2RpZmllZEJ5IjoiX0tvcm5kZXJuX2giLCJJZCI6IjViZTBjMjM1LTI1OGUtNGI0OC04NjFhLTc4YTA5Y2ExODFmZSIsIk1vZGlmaWVkT24iOiIyMDI1LTA0LTExVDE5OjQ1OjQ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5Ny8wMDAwNDcxNC0xOTk5MDQwMDAtMDAwMDkiLCJVcmlTdHJpbmciOiJodHRwczovL2RvaS5vcmcvMTAuMTA5Ny8wMDAwNDcxNC0xOTk5MDQwMDAtMDAwMD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5E60820" w14:textId="4C8168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primary outcome discernible</w:t>
            </w:r>
          </w:p>
        </w:tc>
        <w:tc>
          <w:tcPr>
            <w:tcW w:w="1276" w:type="dxa"/>
          </w:tcPr>
          <w:p w14:paraId="24D287B2" w14:textId="7593925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3D198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rihexyphenidyl (THP) (Antiparkinsonian drugs))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3BAC89DC" w14:textId="6F67379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3D198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zophreni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</w:p>
        </w:tc>
        <w:tc>
          <w:tcPr>
            <w:tcW w:w="1134" w:type="dxa"/>
          </w:tcPr>
          <w:p w14:paraId="6531A0B9" w14:textId="65538B5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BEFD750" w14:textId="2934BC6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7B23E66F" w14:textId="6288514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2B4C3061" w14:textId="001613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75</w:t>
            </w:r>
          </w:p>
        </w:tc>
        <w:tc>
          <w:tcPr>
            <w:tcW w:w="1134" w:type="dxa"/>
          </w:tcPr>
          <w:p w14:paraId="24E8BD0D" w14:textId="35CC4FA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0FA95DF6" w14:textId="40B2C20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4" w:type="dxa"/>
          </w:tcPr>
          <w:p w14:paraId="6F866FB8" w14:textId="576544C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378DF61" w14:textId="39753EE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1F1E57B2" w14:textId="28A7560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5" w:type="dxa"/>
          </w:tcPr>
          <w:p w14:paraId="6A16F7C4" w14:textId="19D6A2E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5026F45" w14:textId="77777777" w:rsidTr="000D71F3">
        <w:trPr>
          <w:trHeight w:val="280"/>
        </w:trPr>
        <w:tc>
          <w:tcPr>
            <w:tcW w:w="496" w:type="dxa"/>
          </w:tcPr>
          <w:p w14:paraId="4AC4B30F" w14:textId="3096C260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88</w:t>
            </w:r>
          </w:p>
        </w:tc>
        <w:tc>
          <w:tcPr>
            <w:tcW w:w="1347" w:type="dxa"/>
            <w:noWrap/>
            <w:hideMark/>
          </w:tcPr>
          <w:p w14:paraId="77162A2D" w14:textId="5D2250C9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Uretsky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199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c1124050-222e-47e3-9bc4-340882931ebe"/>
                <w:id w:val="-1115442767"/>
                <w:placeholder>
                  <w:docPart w:val="062D96FBB6154FBA8FF2F6DE1807CEF1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2OGM2MWVkLWJhZmQtNGQ3NS1hMjQ0LTExYWIzMDM4N2ViZiIsIlJhbmdlTGVuZ3RoIjo1LCJSZWZlcmVuY2VJZCI6ImRlY2JjZjRkLWM5ZmItNGI2Mi1hNGEzLTk1ZDU0ZGYyMm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g0MDkwNjkiLCJVcmlTdHJpbmciOiJodHRwOi8vd3d3Lm5jYmkubmxtLm5paC5nb3YvcHVibWVkLzg0MDkw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I2OjE2IiwiTW9kaWZpZWRCeSI6Il9Lb3JuZGVybl9oIiwiSWQiOiJmMTc2N2YyMC01MGE3LTQxZmYtODM1Ni03NGViYjA0ZjM1Y2EiLCJNb2RpZmllZE9uIjoiMjAyNS0wNC0xMVQyMDoyNj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MDczNS0xMDk3KDkzKTkwNDAzLW4iLCJVcmlTdHJpbmciOiJodHRwczovL2RvaS5vcmcvMTAuMTAxNi8wNzM1LTEwOTcoOTMpOTA0MDMtb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85CF77C" w14:textId="35960A4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724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1) treadmill time on maximal exercise testing, 2) distance covered during a 6-min walking test, 3) incidence of treatment failure, and 4) time to treatment failure </w:t>
            </w:r>
          </w:p>
        </w:tc>
        <w:tc>
          <w:tcPr>
            <w:tcW w:w="1276" w:type="dxa"/>
          </w:tcPr>
          <w:p w14:paraId="118F22B2" w14:textId="5B35E95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724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igoxi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Cardiac glycosides)</w:t>
            </w:r>
          </w:p>
        </w:tc>
        <w:tc>
          <w:tcPr>
            <w:tcW w:w="992" w:type="dxa"/>
          </w:tcPr>
          <w:p w14:paraId="3B32C78D" w14:textId="60B3D5E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724F4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ld to Moderate Chronic Congestive Heart Failure</w:t>
            </w:r>
          </w:p>
        </w:tc>
        <w:tc>
          <w:tcPr>
            <w:tcW w:w="1134" w:type="dxa"/>
          </w:tcPr>
          <w:p w14:paraId="261E519A" w14:textId="3ACF112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742D5191" w14:textId="3199CF0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099F129A" w14:textId="1949B11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6995937" w14:textId="2D12443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88</w:t>
            </w:r>
          </w:p>
        </w:tc>
        <w:tc>
          <w:tcPr>
            <w:tcW w:w="1134" w:type="dxa"/>
          </w:tcPr>
          <w:p w14:paraId="34006075" w14:textId="6D7C25F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0D813B4E" w14:textId="67DCBBB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31CCC7CC" w14:textId="476020A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1819BA3F" w14:textId="1D74EBB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2E0AD443" w14:textId="2061FD0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707DCBDA" w14:textId="79B6B48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214573C8" w14:textId="77777777" w:rsidTr="000D71F3">
        <w:trPr>
          <w:trHeight w:val="220"/>
        </w:trPr>
        <w:tc>
          <w:tcPr>
            <w:tcW w:w="496" w:type="dxa"/>
          </w:tcPr>
          <w:p w14:paraId="69737451" w14:textId="622176E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89</w:t>
            </w:r>
          </w:p>
        </w:tc>
        <w:tc>
          <w:tcPr>
            <w:tcW w:w="1347" w:type="dxa"/>
            <w:noWrap/>
            <w:hideMark/>
          </w:tcPr>
          <w:p w14:paraId="0D4247DB" w14:textId="763966E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1B3EC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Van den Ham 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</w:rPr>
                <w:alias w:val="To edit, see citavi.com/edit"/>
                <w:tag w:val="CitaviPlaceholder#9d7418d4-0930-4ba8-b93b-76f08e3800a9"/>
                <w:id w:val="-1969732554"/>
                <w:placeholder>
                  <w:docPart w:val="D5F5344EDA8A4EA49B277805B711AA0D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fldChar w:fldCharType="begin"/>
                </w:r>
                <w:r w:rsidRPr="001B3EC9"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4ZjA4Yzk2LWEwMjgtNDkxZS1iOTc0LWY3YjVjZjY4ZDQxMyIsIlJhbmdlTGVuZ3RoIjo1LCJSZWZlcmVuY2VJZCI6ImQ4NDY0NTljLThiOTctNDlkOC04MzUxLWFiNmM0MjBkZTg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instrText>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AwMTQ3LTAwMi0wNDg4LTgiLCJVcmlTdHJpbmciOiJodHRwczovL2RvaS5vcmcvMTAuMTAwNy9zMDAxNDctMDAyLTA0ODg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Dk6MDQiLCJNb2RpZmllZEJ5IjoiX0tvcm5kZXJuX2giLCJJZCI6IjBlMGUyN2RiLTliZWYtNDkyZS05Y2EwLTAyMmUwMGE0NjE3YiIsIk1vZGlmaWVkT24iOiIyMDI1LTA0LTExVDE5OjQ5OjA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I1OTU5NjkiLCJVcmlTdHJpbmciOiJodHRwOi8vd3d3Lm5jYmkubmxtLm5paC5nb3YvcHVibWVkLzEyNTk1OT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</w:instrText>
                </w:r>
                <w:r w:rsidRPr="009F7D85"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fldChar w:fldCharType="separate"/>
                </w:r>
                <w:r w:rsidRPr="009F7D85"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2CB5CC6" w14:textId="574EAEF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ge of Body composition and BMD of the lumbar spine and femoral neck</w:t>
            </w:r>
          </w:p>
        </w:tc>
        <w:tc>
          <w:tcPr>
            <w:tcW w:w="1276" w:type="dxa"/>
          </w:tcPr>
          <w:p w14:paraId="0EB2E4F6" w14:textId="0DE8753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ednis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Steroids)</w:t>
            </w:r>
          </w:p>
        </w:tc>
        <w:tc>
          <w:tcPr>
            <w:tcW w:w="992" w:type="dxa"/>
          </w:tcPr>
          <w:p w14:paraId="00065A5B" w14:textId="6D28938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nal transplantation patients</w:t>
            </w:r>
          </w:p>
        </w:tc>
        <w:tc>
          <w:tcPr>
            <w:tcW w:w="1134" w:type="dxa"/>
          </w:tcPr>
          <w:p w14:paraId="0EC51640" w14:textId="5D4F2EA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9F349C7" w14:textId="52AEBA1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ide effects </w:t>
            </w:r>
          </w:p>
        </w:tc>
        <w:tc>
          <w:tcPr>
            <w:tcW w:w="851" w:type="dxa"/>
          </w:tcPr>
          <w:p w14:paraId="45622516" w14:textId="03C9CE6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6135A3CB" w14:textId="5056521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2</w:t>
            </w:r>
          </w:p>
        </w:tc>
        <w:tc>
          <w:tcPr>
            <w:tcW w:w="1134" w:type="dxa"/>
          </w:tcPr>
          <w:p w14:paraId="61D984AD" w14:textId="0844C7A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70C3CA32" w14:textId="7C2FEDC5" w:rsidR="00860E73" w:rsidRPr="002F6B2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2F6B2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e primary e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2230C8D7" w14:textId="46F441E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495B081" w14:textId="1CDE1EB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DA11AE2" w14:textId="761577B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689117A8" w14:textId="0B8CCA0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78D0B83E" w14:textId="77777777" w:rsidTr="000D71F3">
        <w:trPr>
          <w:trHeight w:val="280"/>
        </w:trPr>
        <w:tc>
          <w:tcPr>
            <w:tcW w:w="496" w:type="dxa"/>
          </w:tcPr>
          <w:p w14:paraId="00777AC7" w14:textId="6BE2C563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0</w:t>
            </w:r>
          </w:p>
        </w:tc>
        <w:tc>
          <w:tcPr>
            <w:tcW w:w="1347" w:type="dxa"/>
            <w:noWrap/>
            <w:hideMark/>
          </w:tcPr>
          <w:p w14:paraId="02ADE3D6" w14:textId="0845A6DB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1B3EC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Van Der Leeden et al. 1986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</w:rPr>
                <w:alias w:val="To edit, see citavi.com/edit"/>
                <w:tag w:val="CitaviPlaceholder#c70bc2a8-5489-4e41-93f4-f56a970249e5"/>
                <w:id w:val="-826516642"/>
                <w:placeholder>
                  <w:docPart w:val="D182622EF7924A97A3D5373463986D44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fldChar w:fldCharType="begin"/>
                </w:r>
                <w:r w:rsidRPr="001B3EC9"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0ZjA4NmZkLTgzN2UtNGJiMy04NjM1LWI3YzI3NGVjMjVkMCIsIlJhbmdlTGVuZ3RoIjo1LCJSZWZlcmVuY2VJZCI6ImFiNjVkNjg3LWQ0NDctNDMzNC1iZjAzLTVjM2Y0YjUyY2E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instrText>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0JGMDIwMzA5NjgiLCJVcmlTdHJpbmciOiJodHRwczovL2RvaS5vcmcvMTAuMTAwNy9CRjAyMDMwOT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zNTo1MiIsIk1vZGlmaWVkQnkiOiJfS29ybmRlcm5faCIsIklkIjoiMzM4YTFiODktYzExYS00ZDA3LThjMGEtMDBiNDI0ODdkNGFhIiwiTW9kaWZpZWRPbiI6IjIwMjUtMDQtMTFUMTk6MzU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OTU2MTE2IiwiVXJpU3RyaW5nIjoiaHR0cDovL3d3dy5uY2JpLm5sbS5uaWguZ292L3B1Ym1lZC8zOTU2MTE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</w:instrText>
                </w:r>
                <w:r w:rsidRPr="009F7D85"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fldChar w:fldCharType="separate"/>
                </w:r>
                <w:r w:rsidRPr="009F7D85"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0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40A3D6B" w14:textId="2252204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</w:t>
            </w:r>
            <w:r w:rsidRPr="00EF0DB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sease activity,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 w:rsidRPr="00EF0DB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he duration of morning stiffness, the Ritchie index, the number of swollen joints, the ESR according to Westergren, the hemoglobin level, and the Waaler- Rose and latex-fixation tests</w:t>
            </w:r>
          </w:p>
        </w:tc>
        <w:tc>
          <w:tcPr>
            <w:tcW w:w="1276" w:type="dxa"/>
          </w:tcPr>
          <w:p w14:paraId="77E30B71" w14:textId="67731BD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ld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other drugs for chronic conditions)</w:t>
            </w:r>
          </w:p>
        </w:tc>
        <w:tc>
          <w:tcPr>
            <w:tcW w:w="992" w:type="dxa"/>
          </w:tcPr>
          <w:p w14:paraId="5C3AF046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heumatoid arthritis</w:t>
            </w:r>
          </w:p>
        </w:tc>
        <w:tc>
          <w:tcPr>
            <w:tcW w:w="1134" w:type="dxa"/>
          </w:tcPr>
          <w:p w14:paraId="5C20A1F1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6AF185B2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4EA2F420" w14:textId="009452F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5C7C5035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4</w:t>
            </w:r>
          </w:p>
        </w:tc>
        <w:tc>
          <w:tcPr>
            <w:tcW w:w="1134" w:type="dxa"/>
          </w:tcPr>
          <w:p w14:paraId="281DE044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1D315078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clinical</w:t>
            </w:r>
          </w:p>
        </w:tc>
        <w:tc>
          <w:tcPr>
            <w:tcW w:w="1134" w:type="dxa"/>
          </w:tcPr>
          <w:p w14:paraId="07E8D52D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A46E110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C34E1C0" w14:textId="7777777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3C572C4" w14:textId="6309EF3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6D26CEB" w14:textId="77777777" w:rsidTr="000D71F3">
        <w:trPr>
          <w:trHeight w:val="280"/>
        </w:trPr>
        <w:tc>
          <w:tcPr>
            <w:tcW w:w="496" w:type="dxa"/>
          </w:tcPr>
          <w:p w14:paraId="7A392A37" w14:textId="10361338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1</w:t>
            </w:r>
          </w:p>
        </w:tc>
        <w:tc>
          <w:tcPr>
            <w:tcW w:w="1347" w:type="dxa"/>
            <w:noWrap/>
            <w:hideMark/>
          </w:tcPr>
          <w:p w14:paraId="7E157E62" w14:textId="288C7D15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an Herwaarden et al. 2015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be1838c-eb52-4d32-b5c1-88304470a5a2"/>
                <w:id w:val="-989478952"/>
                <w:placeholder>
                  <w:docPart w:val="AA6F9458103E48498A23997BBC832906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M2E5NzFjLTJiNzUtNGQwZS1iMzU3LTFlOTE0MTE1MDc1YyIsIlJhbmdlTGVuZ3RoIjo1LCJSZWZlcmVuY2VJZCI6IjhiOTExOTE0LTNiMDUtNDM0NC05YzE1LTA4ZTQ1ZGM5Nj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I1ODU4MjY1IiwiVXJpU3RyaW5nIjoiaHR0cDovL3d3dy5uY2JpLm5sbS5uaWguZ292L3B1Ym1lZC8yNTg1ODI2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QtMTItMTJUMjA6MjM6MTkiLCJNb2RpZmllZEJ5IjoiX0tvcm5kZXJuX2giLCJJZCI6IjQ5YzA3MWY3LTM0YmItNDk4MC1iZTJhLWE3ZTUxNGEzOWZjYiIsIk1vZGlmaWVkT24iOiIyMDI0LTEyLTEyVDIwOjIz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DM5MTk3MCIsIlVyaVN0cmluZyI6Imh0dHBzOi8vd3d3Lm5jYmkubmxtLm5paC5nb3YvcG1jL2FydGljbGVzL1BNQzQzOTE5N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vcm5kZXJuX2giLCJDcmVhdGVkT24iOiIyMDI0LTEyLTEyVDIwOjIzOjE5IiwiTW9kaWZpZWRCeSI6Il9Lb3JuZGVybl9oIiwiSWQiOiI2OWY2Yjc3NS1mMTUxLTQ3NGQtYjc0NS0yYjg1NWZiNDNjMTAiLCJNb2RpZmllZE9uIjoiMjAyNC0xMi0xMlQyMDoyMzox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zYvYm1qLmgxMzg5IiwiVXJpU3RyaW5nIjoiaHR0cHM6Ly9kb2kub3JnLzEwLjExMzYvYm1qLmgxMzg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99E5FED" w14:textId="0BAEDE4A" w:rsidR="00860E73" w:rsidRPr="0085173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ifference in cumulative incidence of major flare</w:t>
            </w:r>
          </w:p>
        </w:tc>
        <w:tc>
          <w:tcPr>
            <w:tcW w:w="1276" w:type="dxa"/>
          </w:tcPr>
          <w:p w14:paraId="6BD2D758" w14:textId="66B81176" w:rsidR="00860E73" w:rsidRPr="0085173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</w:t>
            </w: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alimumab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,</w:t>
            </w: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anercep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129C396B" w14:textId="323F2235" w:rsidR="00860E73" w:rsidRPr="0085173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5173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heumatoid arthritis</w:t>
            </w:r>
          </w:p>
        </w:tc>
        <w:tc>
          <w:tcPr>
            <w:tcW w:w="1134" w:type="dxa"/>
          </w:tcPr>
          <w:p w14:paraId="0E536776" w14:textId="634D86A9" w:rsidR="00860E73" w:rsidRPr="0085173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0B4C613" w14:textId="74A994E3" w:rsidR="00860E73" w:rsidRPr="0085173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221FA730" w14:textId="29006AB3" w:rsidR="00860E73" w:rsidRPr="0085173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35D9F93" w14:textId="5324D6E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80</w:t>
            </w:r>
          </w:p>
        </w:tc>
        <w:tc>
          <w:tcPr>
            <w:tcW w:w="1134" w:type="dxa"/>
          </w:tcPr>
          <w:p w14:paraId="29BF9AA7" w14:textId="6124D6A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-2 months</w:t>
            </w:r>
          </w:p>
        </w:tc>
        <w:tc>
          <w:tcPr>
            <w:tcW w:w="1418" w:type="dxa"/>
          </w:tcPr>
          <w:p w14:paraId="369CC0C0" w14:textId="354A8E5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369B558D" w14:textId="6496825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002DC6DC" w14:textId="31A24CB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7732A815" w14:textId="190ECFA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D671661" w14:textId="57C3F70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8E8F27B" w14:textId="77777777" w:rsidTr="000D71F3">
        <w:trPr>
          <w:trHeight w:val="280"/>
        </w:trPr>
        <w:tc>
          <w:tcPr>
            <w:tcW w:w="496" w:type="dxa"/>
          </w:tcPr>
          <w:p w14:paraId="71A93994" w14:textId="545D732F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2</w:t>
            </w:r>
          </w:p>
        </w:tc>
        <w:tc>
          <w:tcPr>
            <w:tcW w:w="1347" w:type="dxa"/>
            <w:noWrap/>
            <w:hideMark/>
          </w:tcPr>
          <w:p w14:paraId="0412C42D" w14:textId="2574A16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an Kraaij et al. 2000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f79c68af-beb3-4ecd-8060-b029c6965cb2"/>
                <w:id w:val="697350316"/>
                <w:placeholder>
                  <w:docPart w:val="8309644182494F9C80385E9943B6BD0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iNDc5ZWY4LTI5ZGItNGZjNS1hOWQ0LWNhMTdkYWU0MTFjYyIsIlJhbmdlTGVuZ3RoIjo1LCJSZWZlcmVuY2VJZCI6IjhkNThiYzgwLWZjNzgtNDU2OC1hNWIwLWMyY2FhYTVjZm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4NTYzOTMiLCJVcmlTdHJpbmciOiJodHRwOi8vd3d3Lm5jYmkubmxtLm5paC5nb3YvcHVibWVkLzEwODU2Mz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zMDoyNiIsIk1vZGlmaWVkQnkiOiJfS29ybmRlcm5faCIsIklkIjoiOGNlZTY3NmUtMWRjMS00OWY3LWJkN2ItNWQzOThlYzA3NGY0IiwiTW9kaWZpZWRPbiI6IjIwMjUtMDQtMTFUMjA6MzA6Mj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3MwMDAyLTkxNDkoMDApMDA3OTUtNSIsIlVyaVN0cmluZyI6Imh0dHBzOi8vZG9pLm9yZy8xMC4xMDE2L3MwMDAyLTkxNDkoMDApMDA3OTU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EFCAAEB" w14:textId="07BE6FD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ostbrandial systolic blood pressure</w:t>
            </w:r>
          </w:p>
        </w:tc>
        <w:tc>
          <w:tcPr>
            <w:tcW w:w="1276" w:type="dxa"/>
          </w:tcPr>
          <w:p w14:paraId="1A6CC054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D75E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Furosemide </w:t>
            </w:r>
          </w:p>
          <w:p w14:paraId="1E35D888" w14:textId="4C0879F3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ntihypertensive agents </w:t>
            </w:r>
          </w:p>
        </w:tc>
        <w:tc>
          <w:tcPr>
            <w:tcW w:w="992" w:type="dxa"/>
          </w:tcPr>
          <w:p w14:paraId="12C0A71C" w14:textId="337B6538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1D75E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art failure (HF) patients</w:t>
            </w:r>
          </w:p>
        </w:tc>
        <w:tc>
          <w:tcPr>
            <w:tcW w:w="1134" w:type="dxa"/>
          </w:tcPr>
          <w:p w14:paraId="03D79E83" w14:textId="7B3198F1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1E8CA0E" w14:textId="16431812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evidence</w:t>
            </w:r>
          </w:p>
        </w:tc>
        <w:tc>
          <w:tcPr>
            <w:tcW w:w="851" w:type="dxa"/>
          </w:tcPr>
          <w:p w14:paraId="5A9C32FB" w14:textId="037C8F0F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355CB45C" w14:textId="6E17BB3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2</w:t>
            </w:r>
          </w:p>
        </w:tc>
        <w:tc>
          <w:tcPr>
            <w:tcW w:w="1134" w:type="dxa"/>
          </w:tcPr>
          <w:p w14:paraId="407FEA7D" w14:textId="1691402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065398AD" w14:textId="06E7226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5014E177" w14:textId="5609794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C1A6A0C" w14:textId="2F03BD3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2C6323B4" w14:textId="40A441E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725D85F5" w14:textId="3D6894F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316E318A" w14:textId="77777777" w:rsidTr="000D71F3">
        <w:trPr>
          <w:trHeight w:val="280"/>
        </w:trPr>
        <w:tc>
          <w:tcPr>
            <w:tcW w:w="496" w:type="dxa"/>
          </w:tcPr>
          <w:p w14:paraId="6BAB1081" w14:textId="2B42E9F1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3</w:t>
            </w:r>
          </w:p>
        </w:tc>
        <w:tc>
          <w:tcPr>
            <w:tcW w:w="1347" w:type="dxa"/>
            <w:noWrap/>
            <w:hideMark/>
          </w:tcPr>
          <w:p w14:paraId="1CA50B11" w14:textId="421F6651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an Kraaij et al. 1999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741a853-238d-4486-93ad-15bb04374331"/>
                <w:id w:val="-1015233188"/>
                <w:placeholder>
                  <w:docPart w:val="41ACA42C814F4EA9BB6A6A2C6DA956D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2NGI4OTc3LTgwZWMtNDNmYy1hY2QxLWJmYjIyMDNkZWExYiIsIlJhbmdlTGVuZ3RoIjo1LCJSZWZlcmVuY2VJZCI6IjcwMjk4ZTkzLWRhMTUtNGY4Mi1iZDRlLTM1ZDllNDU5ZGN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0MjEyODMiLCJVcmlTdHJpbmciOiJodHRwOi8vd3d3Lm5jYmkubmxtLm5paC5nb3YvcHVibWVkLzEwNDIxMj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zMDowMiIsIk1vZGlmaWVkQnkiOiJfS29ybmRlcm5faCIsIklkIjoiMWIwZWEyNjktNTc1Mi00M2JkLTgwMTItNzA1NDhmNGYwNjg5IiwiTW9kaWZpZWRPbiI6IjIwMjUtMDQtMTFUMjA6MzA6MD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xL2FyY2hpbnRlLjE1OS4xNC4xNTk5IiwiVXJpU3RyaW5nIjoiaHR0cHM6Ly9kb2kub3JnLzEwLjEwMDEvYXJjaGludGUuMTU5LjE0LjE1O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02A65BBA" w14:textId="223409C4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D75E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Change on postprandial blood pressure homeostasis      </w:t>
            </w:r>
          </w:p>
        </w:tc>
        <w:tc>
          <w:tcPr>
            <w:tcW w:w="1276" w:type="dxa"/>
          </w:tcPr>
          <w:p w14:paraId="4319AC29" w14:textId="3B727DFC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1D75E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urosemid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h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pertensive agents)</w:t>
            </w:r>
          </w:p>
        </w:tc>
        <w:tc>
          <w:tcPr>
            <w:tcW w:w="992" w:type="dxa"/>
          </w:tcPr>
          <w:p w14:paraId="4AEE8693" w14:textId="599E0186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1D75E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art failure (postprandial hypertension)</w:t>
            </w:r>
          </w:p>
        </w:tc>
        <w:tc>
          <w:tcPr>
            <w:tcW w:w="1134" w:type="dxa"/>
          </w:tcPr>
          <w:p w14:paraId="3BAD928A" w14:textId="1C057CB7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CDB8982" w14:textId="4143ECA8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5D36FDBE" w14:textId="02D36BAC" w:rsidR="00860E73" w:rsidRPr="001D75ED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21B140BC" w14:textId="73460F3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0</w:t>
            </w:r>
          </w:p>
        </w:tc>
        <w:tc>
          <w:tcPr>
            <w:tcW w:w="1134" w:type="dxa"/>
          </w:tcPr>
          <w:p w14:paraId="280D368D" w14:textId="1A305B2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1418" w:type="dxa"/>
          </w:tcPr>
          <w:p w14:paraId="1DF2994A" w14:textId="6BAB05A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 w:rsidR="00180E27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subclinical</w:t>
            </w:r>
          </w:p>
        </w:tc>
        <w:tc>
          <w:tcPr>
            <w:tcW w:w="1134" w:type="dxa"/>
          </w:tcPr>
          <w:p w14:paraId="7EEF6C18" w14:textId="0BFAD1C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4212C81C" w14:textId="1C21B30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593A985" w14:textId="5EE6448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6CDB3ADD" w14:textId="2434D233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</w:t>
            </w:r>
          </w:p>
        </w:tc>
      </w:tr>
      <w:tr w:rsidR="00860E73" w:rsidRPr="000D71F3" w14:paraId="1E60271C" w14:textId="77777777" w:rsidTr="000D71F3">
        <w:trPr>
          <w:trHeight w:val="270"/>
        </w:trPr>
        <w:tc>
          <w:tcPr>
            <w:tcW w:w="496" w:type="dxa"/>
          </w:tcPr>
          <w:p w14:paraId="6B6F3B58" w14:textId="1223451B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lastRenderedPageBreak/>
              <w:t>94</w:t>
            </w:r>
          </w:p>
        </w:tc>
        <w:tc>
          <w:tcPr>
            <w:tcW w:w="1347" w:type="dxa"/>
            <w:noWrap/>
            <w:hideMark/>
          </w:tcPr>
          <w:p w14:paraId="2544925C" w14:textId="0AE7F9AD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an Kraaija et al. 2003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aef095a-5ee6-439b-b43b-e89ae88b3a62"/>
                <w:id w:val="-1584214812"/>
                <w:placeholder>
                  <w:docPart w:val="ACD5774D0B7C4985B851ACE062F92D13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OWRmYjAzLTFkMGItNDY3MS04YzRiLTQ5OTdhZWYxZjEwNiIsIlJhbmdlTGVuZ3RoIjo1LCJSZWZlcmVuY2VJZCI6IjY1OWU0MzU4LTgwNGQtNGUwOS04YzhjLTQyODY2NmZjNz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3MxMzg4LTk4NDIoMDIpMDAyMDUtMiIsIlVyaVN0cmluZyI6Imh0dHBzOi8vZG9pLm9yZy8xMC4xMDE2L3MxMzg4LTk4NDIoMDIpMDAyMDUt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DU6MTIiLCJNb2RpZmllZEJ5IjoiX0tvcm5kZXJuX2giLCJJZCI6ImZhNzUzMGI4LWViYzYtNDljOS1iMTRmLTZlZGM3NWJmNGUzZSIsIk1vZGlmaWVkT24iOiIyMDI1LTA0LTExVDE5OjQ1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I1NTkyMTUiLCJVcmlTdHJpbmciOiJodHRwOi8vd3d3Lm5jYmkubmxtLm5paC5nb3YvcHVibWVkLzEyNTU5Mj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3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52AFA2C5" w14:textId="6C3442D5" w:rsidR="00860E73" w:rsidRPr="00B2395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quirement to restart or augment furosemide therapy during the 3-month follow-up period</w:t>
            </w:r>
          </w:p>
        </w:tc>
        <w:tc>
          <w:tcPr>
            <w:tcW w:w="1276" w:type="dxa"/>
          </w:tcPr>
          <w:p w14:paraId="3704471E" w14:textId="14E33103" w:rsidR="00860E73" w:rsidRPr="00B2395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urosemid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h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pertensives agents)</w:t>
            </w:r>
          </w:p>
        </w:tc>
        <w:tc>
          <w:tcPr>
            <w:tcW w:w="992" w:type="dxa"/>
          </w:tcPr>
          <w:p w14:paraId="3A2924CA" w14:textId="2A2D05C3" w:rsidR="00860E73" w:rsidRPr="00B2395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art failure patients</w:t>
            </w:r>
          </w:p>
        </w:tc>
        <w:tc>
          <w:tcPr>
            <w:tcW w:w="1134" w:type="dxa"/>
          </w:tcPr>
          <w:p w14:paraId="57751985" w14:textId="3B38EB6D" w:rsidR="00860E73" w:rsidRPr="00B2395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A5B7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4260EFBD" w14:textId="260330C0" w:rsidR="00860E73" w:rsidRPr="00B2395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1BD9F922" w14:textId="6F5BEB94" w:rsidR="00860E73" w:rsidRPr="00B23950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14374E2B" w14:textId="309381E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9</w:t>
            </w:r>
          </w:p>
        </w:tc>
        <w:tc>
          <w:tcPr>
            <w:tcW w:w="1134" w:type="dxa"/>
          </w:tcPr>
          <w:p w14:paraId="28BE7FAB" w14:textId="04EBEF0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2F3497DE" w14:textId="643428E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posite/clinical</w:t>
            </w:r>
          </w:p>
        </w:tc>
        <w:tc>
          <w:tcPr>
            <w:tcW w:w="1134" w:type="dxa"/>
          </w:tcPr>
          <w:p w14:paraId="0FB2E3D6" w14:textId="4BD984B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CDB4775" w14:textId="376EF967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63512E9D" w14:textId="600D53F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3C763871" w14:textId="7A6ECB2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08407C46" w14:textId="77777777" w:rsidTr="000D71F3">
        <w:trPr>
          <w:trHeight w:val="280"/>
        </w:trPr>
        <w:tc>
          <w:tcPr>
            <w:tcW w:w="496" w:type="dxa"/>
          </w:tcPr>
          <w:p w14:paraId="69C931C4" w14:textId="7E0DC333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5</w:t>
            </w:r>
          </w:p>
        </w:tc>
        <w:tc>
          <w:tcPr>
            <w:tcW w:w="1347" w:type="dxa"/>
            <w:noWrap/>
            <w:hideMark/>
          </w:tcPr>
          <w:p w14:paraId="668708D0" w14:textId="58760256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an Reekum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2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3360efa8-b9d7-4153-917a-5abf452c4f62"/>
                <w:id w:val="651331129"/>
                <w:placeholder>
                  <w:docPart w:val="62F1EEAD06314E60A5BCAEFD204AA15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zk1ZGRmLWJkOGMtNGYzMS1iYTUwLWQ4Mjc2ODIzNTk1NyIsIlJhbmdlTGVuZ3RoIjo1LCJSZWZlcmVuY2VJZCI6IjEyNmM5OWExLWE1YWEtNDcxMS04M2I4LWU1ZjEwYWZjYTE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yMjQzMjEwIiwiVXJpU3RyaW5nIjoiaHR0cDovL3d3dy5uY2JpLm5sbS5uaWguZ292L3B1Ym1lZC8xMjI0MzI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TI6MzYiLCJNb2RpZmllZEJ5IjoiX0tvcm5kZXJuX2giLCJJZCI6IjY2MzM5MjM2LWZmNzktNDQ0Mi05NzgzLTNiZDI0MTRjMDgzOSIsIk1vZGlmaWVkT24iOiIyMDI1LTA0LTExVDE5OjUyOjM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y9zMTA0MTYxMDIwMjAwODM5NiIsIlVyaVN0cmluZyI6Imh0dHBzOi8vZG9pLm9yZy8xMC4xMDE3L3MxMDQxNjEwMjAyMDA4Mzk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4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656A00E2" w14:textId="5C4F39A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havioral impact of the discontinuation of long- term antipsychotic drugs in institutionalized elderly with dementia</w:t>
            </w:r>
          </w:p>
        </w:tc>
        <w:tc>
          <w:tcPr>
            <w:tcW w:w="1276" w:type="dxa"/>
          </w:tcPr>
          <w:p w14:paraId="2EB0B877" w14:textId="453492D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i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perido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iorid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xap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rphenaz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lanzapi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aloperidol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</w:t>
            </w: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zina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4CA18951" w14:textId="67DC3D3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23950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ement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6C1DCB54" w14:textId="50813C4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4E0E4CBA" w14:textId="58CBBF5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15A2551D" w14:textId="1566CEB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npatient</w:t>
            </w:r>
          </w:p>
        </w:tc>
        <w:tc>
          <w:tcPr>
            <w:tcW w:w="850" w:type="dxa"/>
          </w:tcPr>
          <w:p w14:paraId="0FA7EF56" w14:textId="20ABA7E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4</w:t>
            </w:r>
          </w:p>
        </w:tc>
        <w:tc>
          <w:tcPr>
            <w:tcW w:w="1134" w:type="dxa"/>
          </w:tcPr>
          <w:p w14:paraId="389579C1" w14:textId="44F4404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596CADD7" w14:textId="5ED43EE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3955EAF2" w14:textId="7600022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0231796" w14:textId="44F45A0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4D4CAEE2" w14:textId="47AE83D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11DDE254" w14:textId="67E11D1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2A6EA380" w14:textId="77777777" w:rsidTr="000D71F3">
        <w:trPr>
          <w:trHeight w:val="280"/>
        </w:trPr>
        <w:tc>
          <w:tcPr>
            <w:tcW w:w="496" w:type="dxa"/>
          </w:tcPr>
          <w:p w14:paraId="2CEC2F0C" w14:textId="43986C7F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6</w:t>
            </w:r>
          </w:p>
        </w:tc>
        <w:tc>
          <w:tcPr>
            <w:tcW w:w="1347" w:type="dxa"/>
            <w:noWrap/>
            <w:hideMark/>
          </w:tcPr>
          <w:p w14:paraId="7BD599E0" w14:textId="42A0DE5E" w:rsidR="00860E73" w:rsidRPr="00751224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751224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ibhagool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et al. 2003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4e5de1ee-accc-4e57-9bc6-288fd00e0816"/>
                <w:id w:val="-1858500122"/>
                <w:placeholder>
                  <w:docPart w:val="754C28248F924DC0998DAE87469F32D9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ZGY5MTc4LWJhZDQtNGJjYS04NzE1LTM5MTc3M2IyZTI5ZCIsIlJhbmdlTGVuZ3RoIjo1LCJSZWZlcmVuY2VJZCI6IjI4YmY4MTk5LTRhNGQtNDM2Zi05YzMzLWVlZWM4YWFiNzF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yNzQ2NzgxIiwiVXJpU3RyaW5nIjoiaHR0cDovL3d3dy5uY2JpLm5sbS5uaWguZ292L3B1Ym1lZC8xMjc0Njc4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TQ6MjkiLCJNb2RpZmllZEJ5IjoiX0tvcm5kZXJuX2giLCJJZCI6ImQ5OGJjYmYzLTllNjctNGU5OC04MzQ1LTA4ZjQxNmZhZDcwNCIsIk1vZGlmaWVkT24iOiIyMDI1LTA0LTExVDIwOjU0OjI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Ni8zNzQ4NDkiLCJVcmlTdHJpbmciOiJodHRwczovL2RvaS5vcmcvMTAuMTA4Ni8zNzQ4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5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C7D2142" w14:textId="5CF6E56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isodes of relapse of cryptococcal meningitis</w:t>
            </w:r>
          </w:p>
        </w:tc>
        <w:tc>
          <w:tcPr>
            <w:tcW w:w="1276" w:type="dxa"/>
          </w:tcPr>
          <w:p w14:paraId="7771B69E" w14:textId="2BC7B6FA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luconazole (Infection prophylaxis in chronic disease)</w:t>
            </w:r>
          </w:p>
        </w:tc>
        <w:tc>
          <w:tcPr>
            <w:tcW w:w="992" w:type="dxa"/>
          </w:tcPr>
          <w:p w14:paraId="6077BCD7" w14:textId="7B67133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IV-positive patients with a history of acute cryptococcal meningitis</w:t>
            </w:r>
          </w:p>
        </w:tc>
        <w:tc>
          <w:tcPr>
            <w:tcW w:w="1134" w:type="dxa"/>
          </w:tcPr>
          <w:p w14:paraId="6C945E3E" w14:textId="3404B30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phylaxis</w:t>
            </w:r>
          </w:p>
        </w:tc>
        <w:tc>
          <w:tcPr>
            <w:tcW w:w="992" w:type="dxa"/>
          </w:tcPr>
          <w:p w14:paraId="12F05E12" w14:textId="1817993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2A55A199" w14:textId="7F53129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322521E1" w14:textId="30CF628C" w:rsidR="00860E73" w:rsidRPr="00003152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60</w:t>
            </w:r>
          </w:p>
        </w:tc>
        <w:tc>
          <w:tcPr>
            <w:tcW w:w="1134" w:type="dxa"/>
          </w:tcPr>
          <w:p w14:paraId="55919086" w14:textId="4B01FC2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1 months</w:t>
            </w:r>
          </w:p>
        </w:tc>
        <w:tc>
          <w:tcPr>
            <w:tcW w:w="1418" w:type="dxa"/>
          </w:tcPr>
          <w:p w14:paraId="4C625213" w14:textId="609D307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72F3843B" w14:textId="26D35C47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0324C9C4" w14:textId="7E5EDD34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355D2145" w14:textId="2E199AC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0D22F55" w14:textId="67D7F61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860E73" w14:paraId="5BF0A74B" w14:textId="77777777" w:rsidTr="000D71F3">
        <w:trPr>
          <w:trHeight w:val="280"/>
        </w:trPr>
        <w:tc>
          <w:tcPr>
            <w:tcW w:w="496" w:type="dxa"/>
          </w:tcPr>
          <w:p w14:paraId="7183343F" w14:textId="5D8A5C70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7</w:t>
            </w:r>
          </w:p>
        </w:tc>
        <w:tc>
          <w:tcPr>
            <w:tcW w:w="1347" w:type="dxa"/>
            <w:noWrap/>
            <w:hideMark/>
          </w:tcPr>
          <w:p w14:paraId="5178516B" w14:textId="0159E6A2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Vilien et al. 2004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03969ea3-9164-4723-bf4b-94be5101274c"/>
                <w:id w:val="-297763610"/>
                <w:placeholder>
                  <w:docPart w:val="5DDE599337DC49C68800C6B258EDA69B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MWU0NmE1LTYzMDQtNGZlOC05ZmMyLWQ3YTA3MWRjMDAwMyIsIlJhbmdlTGVuZ3RoIjo1LCJSZWZlcmVuY2VJZCI6IjYwNGEyZDA5LWIwNTktNGQwYS04NjZlLTNiNTU1MTAxZDh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TE1MzE2NyIsIlVyaVN0cmluZyI6Imh0dHA6Ly93d3cubmNiaS5ubG0ubmloLmdvdi9wdWJtZWQvMTUxNTMxN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vcm5kZXJuX2giLCJDcmVhdGVkT24iOiIyMDI1LTA0LTExVDIwOjM0OjM5IiwiTW9kaWZpZWRCeSI6Il9Lb3JuZGVybl9oIiwiSWQiOiIzMzk1MWEwMS04NWFiLTQ0ODMtOTJkZC1lN2YxMWYzMjVlMTMiLCJNb2RpZmllZE9uIjoiMjAyNS0wNC0xMVQyMDozNDoz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TEvai4xMzY1LTIwMzYuMjAwNC4wMTk0NC54IiwiVXJpU3RyaW5nIjoiaHR0cHM6Ly9kb2kub3JnLzEwLjExMTEvai4xMzY1LTIwMzYuMjAwNC4wMTk0NC5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6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0FD84B84" w14:textId="71B86272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laps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276" w:type="dxa"/>
          </w:tcPr>
          <w:p w14:paraId="77D5D207" w14:textId="6DCA79DF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zathiop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60E756E5" w14:textId="265FDA5D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rohn’s disease</w:t>
            </w:r>
          </w:p>
        </w:tc>
        <w:tc>
          <w:tcPr>
            <w:tcW w:w="1134" w:type="dxa"/>
          </w:tcPr>
          <w:p w14:paraId="25FD6EE0" w14:textId="4EE53900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06935F7F" w14:textId="54D37582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5EC32FA0" w14:textId="658246DF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0106F894" w14:textId="1B13EDF4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9</w:t>
            </w:r>
          </w:p>
        </w:tc>
        <w:tc>
          <w:tcPr>
            <w:tcW w:w="1134" w:type="dxa"/>
          </w:tcPr>
          <w:p w14:paraId="037AE504" w14:textId="558C632A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1CB0741E" w14:textId="59CBB7D8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38636192" w14:textId="4D768B64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57A30135" w14:textId="3133373E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23722446" w14:textId="33243D6B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6CE658FC" w14:textId="75CA54CB" w:rsidR="00860E73" w:rsidRPr="00721B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111B1800" w14:textId="77777777" w:rsidTr="000D71F3">
        <w:trPr>
          <w:trHeight w:val="280"/>
        </w:trPr>
        <w:tc>
          <w:tcPr>
            <w:tcW w:w="496" w:type="dxa"/>
          </w:tcPr>
          <w:p w14:paraId="3A4EC9E1" w14:textId="7204399B" w:rsidR="00860E73" w:rsidRPr="00721B29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8</w:t>
            </w:r>
          </w:p>
        </w:tc>
        <w:tc>
          <w:tcPr>
            <w:tcW w:w="1347" w:type="dxa"/>
            <w:noWrap/>
            <w:hideMark/>
          </w:tcPr>
          <w:p w14:paraId="7BA38A36" w14:textId="05018513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Walma et al. 199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98114731-0bd1-443e-9b8e-de4728589da3"/>
                <w:id w:val="-57790561"/>
                <w:placeholder>
                  <w:docPart w:val="5F7068E52AE8488F85408F676F4DBB82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MmQ2ODUxLTI5Y2QtNDQwOS1hYzJkLWVmOWM3MTNkNTg1NiIsIlJhbmdlTGVuZ3RoIjo1LCJSZWZlcmVuY2VJZCI6ImMxODhhOTA5LTI1MGQtNDJhOS1hZTA4LWViNTQzZDk5MDV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OTI4NDY2OCIsIlVyaVN0cmluZyI6Imh0dHA6Ly93d3cubmNiaS5ubG0ubmloLmdvdi9wdWJtZWQvOTI4ND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TY6MjgiLCJNb2RpZmllZEJ5IjoiX0tvcm5kZXJuX2giLCJJZCI6ImI0OTBiN2ZmLTgzZWYtNGZlNS1iOTIxLWI2ZGY3ZWVhZDAwMyIsIk1vZGlmaWVkT24iOiIyMDI1LTA0LTExVDE5OjU2OjI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zNi9ibWouMzE1LjcxMDYuNDY0IiwiVXJpU3RyaW5nIjoiaHR0cHM6Ly9kb2kub3JnLzEwLjExMzYvYm1qLjMxNS43MTA2LjQ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Tk6NTY6MjgiLCJNb2RpZmllZEJ5IjoiX0tvcm5kZXJuX2giLCJJZCI6IjM4OTBmODdlLTY2OWMtNDc4OC1iYzg3LTAxMjQzNWM2ZDgyYyIsIk1vZGlmaWVkT24iOiIyMDI1LTA0LTExVDE5OjU2OjI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jEyNzMxNCIsIlVyaVN0cmluZyI6Imh0dHBzOi8vd3d3Lm5jYmkubmxtLm5paC5nb3YvcG1jL2FydGljbGVzL1BNQzIxMjczMT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7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BFA32C7" w14:textId="6C24A1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ccessful withdrawal from diuretic therapy</w:t>
            </w:r>
          </w:p>
        </w:tc>
        <w:tc>
          <w:tcPr>
            <w:tcW w:w="1276" w:type="dxa"/>
          </w:tcPr>
          <w:p w14:paraId="587ACB31" w14:textId="54B55EA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urosemid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lorothalido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ydrochloro­ thiazide plus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iamteren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itizide plus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iamterene, and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iamtere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(</w:t>
            </w:r>
            <w:r w:rsidRPr="00F0360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h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pertensive agents)</w:t>
            </w:r>
          </w:p>
        </w:tc>
        <w:tc>
          <w:tcPr>
            <w:tcW w:w="992" w:type="dxa"/>
          </w:tcPr>
          <w:p w14:paraId="79D1FAE7" w14:textId="1204C51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H</w:t>
            </w:r>
            <w:r w:rsidRPr="00003152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art failure, hypertension, and non­cardiac ankle oedema</w:t>
            </w:r>
          </w:p>
        </w:tc>
        <w:tc>
          <w:tcPr>
            <w:tcW w:w="1134" w:type="dxa"/>
          </w:tcPr>
          <w:p w14:paraId="07936389" w14:textId="6A3346C0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3C5E3CBC" w14:textId="0691F26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064CDA75" w14:textId="2ACE768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D656C08" w14:textId="3463910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02</w:t>
            </w:r>
          </w:p>
        </w:tc>
        <w:tc>
          <w:tcPr>
            <w:tcW w:w="1134" w:type="dxa"/>
          </w:tcPr>
          <w:p w14:paraId="46EE4B38" w14:textId="496FE54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ü3-4 years</w:t>
            </w:r>
          </w:p>
        </w:tc>
        <w:tc>
          <w:tcPr>
            <w:tcW w:w="1418" w:type="dxa"/>
          </w:tcPr>
          <w:p w14:paraId="3EC874CB" w14:textId="2A1293B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discontinuation rate </w:t>
            </w:r>
          </w:p>
        </w:tc>
        <w:tc>
          <w:tcPr>
            <w:tcW w:w="1134" w:type="dxa"/>
          </w:tcPr>
          <w:p w14:paraId="2B35543B" w14:textId="4DFE74E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7ED3606" w14:textId="35D6DA4B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223E4ECF" w14:textId="0FAA1081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W</w:t>
            </w:r>
          </w:p>
        </w:tc>
        <w:tc>
          <w:tcPr>
            <w:tcW w:w="1135" w:type="dxa"/>
          </w:tcPr>
          <w:p w14:paraId="4B6231BE" w14:textId="291C2B7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192EE8F6" w14:textId="77777777" w:rsidTr="000D71F3">
        <w:trPr>
          <w:trHeight w:val="280"/>
        </w:trPr>
        <w:tc>
          <w:tcPr>
            <w:tcW w:w="496" w:type="dxa"/>
          </w:tcPr>
          <w:p w14:paraId="57746089" w14:textId="4EBAFF3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99</w:t>
            </w:r>
          </w:p>
        </w:tc>
        <w:tc>
          <w:tcPr>
            <w:tcW w:w="1347" w:type="dxa"/>
            <w:noWrap/>
            <w:hideMark/>
          </w:tcPr>
          <w:p w14:paraId="26A84BE0" w14:textId="5F77D473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Wenzl et al. 2015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52f2910-6a1d-4984-8e66-d3e9d53722d8"/>
                <w:id w:val="-1391111489"/>
                <w:placeholder>
                  <w:docPart w:val="34EDB0797A3C44FA9B9D7C360F7174E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zMDJkMjRiLTEwOGUtNGQwNS04NjJlLTg4N2Y2MjgyZmI3MiIsIlJhbmdlTGVuZ3RoIjo1LCJSZWZlcmVuY2VJZCI6IjFlMTBjMDM0LWVhOTEtNDZiNC05MjczLWE1M2E2N2NmN2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3MxMDYyMC0wMTQtMzQxOS01IiwiVXJpU3RyaW5nIjoiaHR0cHM6Ly9kb2kub3JnLzEwLjEwMDcvUzEwNjIwLTAxNC0zNDE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E5OjU4OjAwIiwiTW9kaWZpZWRCeSI6Il9Lb3JuZGVybl9oIiwiSWQiOiIyMDMyOWJjOS01MWVkLTQ0ODQtOTlkMC01ZTJiMzIxYjRiYzkiLCJNb2RpZmllZE9uIjoiMjAyNS0wNC0xMVQxOTo1ODow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1MzgxMjAyIiwiVXJpU3RyaW5nIjoiaHR0cDovL3d3dy5uY2JpLm5sbS5uaWguZ292L3B1Ym1lZC8yNTM4MTI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8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1739DA1" w14:textId="2E966B9B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Time to clinical relapse during follow-up (24 mo)  </w:t>
            </w:r>
          </w:p>
        </w:tc>
        <w:tc>
          <w:tcPr>
            <w:tcW w:w="1276" w:type="dxa"/>
          </w:tcPr>
          <w:p w14:paraId="6B72E760" w14:textId="0BD02950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zathiopri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32234F6D" w14:textId="776D83F3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rohn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’</w:t>
            </w: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 disease</w:t>
            </w:r>
          </w:p>
        </w:tc>
        <w:tc>
          <w:tcPr>
            <w:tcW w:w="1134" w:type="dxa"/>
          </w:tcPr>
          <w:p w14:paraId="0FAAE4B0" w14:textId="367218E0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2A13F07B" w14:textId="246BDB5F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59FD6F88" w14:textId="1756F917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6AAC8DDE" w14:textId="2BA449C4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52</w:t>
            </w:r>
          </w:p>
        </w:tc>
        <w:tc>
          <w:tcPr>
            <w:tcW w:w="1134" w:type="dxa"/>
          </w:tcPr>
          <w:p w14:paraId="78CB7934" w14:textId="06F3F28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3-6 months</w:t>
            </w:r>
          </w:p>
        </w:tc>
        <w:tc>
          <w:tcPr>
            <w:tcW w:w="1418" w:type="dxa"/>
          </w:tcPr>
          <w:p w14:paraId="30F5ADE3" w14:textId="07A7C9BC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5C1CA9D1" w14:textId="2965A0C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52AB9449" w14:textId="282CF0F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1B649ACD" w14:textId="53C49C35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7D935B9F" w14:textId="6875078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harmaceutical industries</w:t>
            </w:r>
          </w:p>
        </w:tc>
      </w:tr>
      <w:tr w:rsidR="00860E73" w:rsidRPr="000D71F3" w14:paraId="6932CF48" w14:textId="77777777" w:rsidTr="000D71F3">
        <w:trPr>
          <w:trHeight w:val="220"/>
        </w:trPr>
        <w:tc>
          <w:tcPr>
            <w:tcW w:w="496" w:type="dxa"/>
          </w:tcPr>
          <w:p w14:paraId="37ABE522" w14:textId="738ACF67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00</w:t>
            </w:r>
          </w:p>
        </w:tc>
        <w:tc>
          <w:tcPr>
            <w:tcW w:w="1347" w:type="dxa"/>
            <w:noWrap/>
            <w:hideMark/>
          </w:tcPr>
          <w:p w14:paraId="588212EE" w14:textId="57B2C351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Wistedt 1981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9440f901-045d-4198-a64e-12fcfd9608bf"/>
                <w:id w:val="-1438819535"/>
                <w:placeholder>
                  <w:docPart w:val="AAFBF2FF9DB14DDC8BC64C13DF0B7C15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NGQ3MmEyLWFhMjUtNDdmNC05OWVmLWYxYmU3OWRmMzBkYyIsIlJhbmdlTGVuZ3RoIjo1LCJSZWZlcmVuY2VJZCI6IjA1OWQyOGEyLTNjM2UtNDVjNi04NDc3LTRiODNkM2ExMz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dpc3RlZHQiLCJQcm90ZWN0ZWQiOmZhbHNlLCJTZXgiOjAsIkNyZWF0ZWRCeSI6Il9Lb3JuZGVybl9oIiwiQ3JlYXRlZE9uIjoiMjAyNS0wNC0xMVQyMDowMjo1MSIsIk1vZGlmaWVkQnkiOiJfS29ybmRlcm5faCIsIklkIjoiNDQyYTAzYWMtOTFkMi00NTk1LTg1ZWQtZWU2OGRlZGVmYzA2IiwiTW9kaWZpZWRPbiI6IjIwMjUtMDQtMTFUMjA6MDI6NTEiLCJQcm9qZWN0Ijp7IiRpZCI6IjgiLCIkdHlwZSI6IlN3aXNzQWNhZGVtaWMuQ2l0YXZpLlByb2plY3QsIFN3aXNzQWNhZGVtaWMuQ2l0YXZpIn19XSwiQ2l0YXRpb25LZXlVcGRhdGVUeXBlIjowLCJDb2xsYWJvcmF0b3JzIjpbXSwiRG9pIjoiMTAuMTExMS9qLjE2MDAtMDQ0Ny4xOTgxLnRiMDA3NjEu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NjAwLTA0NDcuMTk4MS50YjAwNzYxLngiLCJVcmlTdHJpbmciOiJodHRwczovL2RvaS5vcmcvMTAuMTExMS9qLjE2MDAtMDQ0Ny4xOTgxLnRiMDA3NjE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MDI6NTEiLCJNb2RpZmllZEJ5IjoiX0tvcm5kZXJuX2giLCJJZCI6IjYwNTVkMjAyLTM0MmUtNDY4OC1hNmJjLTJjNjY3OWY0ZTc0MSIsIk1vZGlmaWVkT24iOiIyMDI1LTA0LTExVDIwOjAyOjU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NzAzMjIyNCIsIlVyaVN0cmluZyI6Imh0dHA6Ly93d3cubmNiaS5ubG0ubmloLmdvdi9wdWJtZWQvNzAzMjI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19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111D1C8A" w14:textId="2063FE1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lapse frequency  </w:t>
            </w:r>
          </w:p>
        </w:tc>
        <w:tc>
          <w:tcPr>
            <w:tcW w:w="1276" w:type="dxa"/>
          </w:tcPr>
          <w:p w14:paraId="24DC9913" w14:textId="2DF1553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luphenazine decanoate,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</w:t>
            </w: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lupenthixol decanoat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Antipsychotics)</w:t>
            </w:r>
          </w:p>
        </w:tc>
        <w:tc>
          <w:tcPr>
            <w:tcW w:w="992" w:type="dxa"/>
          </w:tcPr>
          <w:p w14:paraId="3DE9378F" w14:textId="2E368ABF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zophrenia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370531A1" w14:textId="332356E5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5D4DCEAB" w14:textId="15CDB52E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oof of effectiveness</w:t>
            </w:r>
          </w:p>
        </w:tc>
        <w:tc>
          <w:tcPr>
            <w:tcW w:w="851" w:type="dxa"/>
          </w:tcPr>
          <w:p w14:paraId="0CFE6684" w14:textId="63F18092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16AF9B1D" w14:textId="4E417C46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1</w:t>
            </w:r>
          </w:p>
        </w:tc>
        <w:tc>
          <w:tcPr>
            <w:tcW w:w="1134" w:type="dxa"/>
          </w:tcPr>
          <w:p w14:paraId="69DE741C" w14:textId="587F35B3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16194871" w14:textId="3176C559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62FCCA9A" w14:textId="46388E3C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16F54E97" w14:textId="07949CD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ninferiority</w:t>
            </w:r>
          </w:p>
        </w:tc>
        <w:tc>
          <w:tcPr>
            <w:tcW w:w="1134" w:type="dxa"/>
          </w:tcPr>
          <w:p w14:paraId="5BD4A5C2" w14:textId="54064928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07E7F872" w14:textId="72EA16BD" w:rsidR="00860E73" w:rsidRPr="00751224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2A999608" w14:textId="77777777" w:rsidTr="000D71F3">
        <w:trPr>
          <w:trHeight w:val="310"/>
        </w:trPr>
        <w:tc>
          <w:tcPr>
            <w:tcW w:w="496" w:type="dxa"/>
          </w:tcPr>
          <w:p w14:paraId="5D46DAE4" w14:textId="59C752C9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01</w:t>
            </w:r>
          </w:p>
        </w:tc>
        <w:tc>
          <w:tcPr>
            <w:tcW w:w="1347" w:type="dxa"/>
            <w:noWrap/>
            <w:hideMark/>
          </w:tcPr>
          <w:p w14:paraId="02483F96" w14:textId="31147F50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Wolde et al. 1996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532cc497-7cb3-43f7-852d-6ea2a4ab45df"/>
                <w:id w:val="1479805511"/>
                <w:placeholder>
                  <w:docPart w:val="C5F6635DABEB47FCB1EDDA1F0D1A85DD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yZmQzZWFiLTI0MTgtNDAwMi05OTU1LTUxNzkxODMxNjNhMSIsIlJhbmdlTGVuZ3RoIjo1LCJSZWZlcmVuY2VJZCI6ImZlOTg0ZDg1LWFmNjYtNGNiYi1hY2M4LWQzMTBkMjZkYWZ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ODU5ODY5OSIsIlVyaVN0cmluZyI6Imh0dHA6Ly93d3cubmNiaS5ubG0ubmloLmdvdi9wdWJtZWQvODU5ODY5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Tk6NTQ6MTkiLCJNb2RpZmllZEJ5IjoiX0tvcm5kZXJuX2giLCJJZCI6IjYxZWRjM2NhLTc3MGItNDllOS05MDFhLTcwNTQ1MDQxYmQ0MiIsIk1vZGlmaWVkT24iOiIyMDI1LTA0LTExVDE5OjU0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zMDE0MC02NzM2KDk2KTkwNTM1LTgiLCJVcmlTdHJpbmciOiJodHRwczovL2RvaS5vcmcvMTAuMTAxNi9zMDE0MC02NzM2KDk2KTkwNTM1LT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20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28BC2068" w14:textId="7B0FE3D8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D372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Flare, defined as recurrence of synovitis</w:t>
            </w:r>
          </w:p>
        </w:tc>
        <w:tc>
          <w:tcPr>
            <w:tcW w:w="1276" w:type="dxa"/>
          </w:tcPr>
          <w:p w14:paraId="5433F120" w14:textId="60929A9D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540F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Chloroquine, Hydrochloroquine, parenteral gold,  d-Penicillamine, Sulfasalazine, Azathioprine, Methotrexate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67B64412" w14:textId="27D3C37D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</w:t>
            </w:r>
            <w:r w:rsidRPr="00B71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heumatoid arthritis</w:t>
            </w:r>
          </w:p>
        </w:tc>
        <w:tc>
          <w:tcPr>
            <w:tcW w:w="1134" w:type="dxa"/>
          </w:tcPr>
          <w:p w14:paraId="565E5282" w14:textId="7AD346E6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ymptom control</w:t>
            </w:r>
          </w:p>
        </w:tc>
        <w:tc>
          <w:tcPr>
            <w:tcW w:w="992" w:type="dxa"/>
          </w:tcPr>
          <w:p w14:paraId="7B903B9C" w14:textId="0113B54C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Unclear/little/no benefit</w:t>
            </w:r>
          </w:p>
        </w:tc>
        <w:tc>
          <w:tcPr>
            <w:tcW w:w="851" w:type="dxa"/>
          </w:tcPr>
          <w:p w14:paraId="674BCF93" w14:textId="475533FD" w:rsidR="00860E73" w:rsidRPr="00BD3729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626716A3" w14:textId="12297788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285</w:t>
            </w:r>
          </w:p>
        </w:tc>
        <w:tc>
          <w:tcPr>
            <w:tcW w:w="1134" w:type="dxa"/>
          </w:tcPr>
          <w:p w14:paraId="27DC5C0F" w14:textId="5D5353D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9-12 months</w:t>
            </w:r>
          </w:p>
        </w:tc>
        <w:tc>
          <w:tcPr>
            <w:tcW w:w="1418" w:type="dxa"/>
          </w:tcPr>
          <w:p w14:paraId="4BC4740E" w14:textId="71EB6E6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One primary 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</w:t>
            </w:r>
            <w:r w:rsidRPr="00E00E81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dpoint/clinical</w:t>
            </w:r>
          </w:p>
        </w:tc>
        <w:tc>
          <w:tcPr>
            <w:tcW w:w="1134" w:type="dxa"/>
          </w:tcPr>
          <w:p w14:paraId="4AA5174D" w14:textId="60C18E5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A7BB320" w14:textId="78F57AE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uperiority</w:t>
            </w:r>
          </w:p>
        </w:tc>
        <w:tc>
          <w:tcPr>
            <w:tcW w:w="1134" w:type="dxa"/>
          </w:tcPr>
          <w:p w14:paraId="36939769" w14:textId="27584F5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JT</w:t>
            </w:r>
          </w:p>
        </w:tc>
        <w:tc>
          <w:tcPr>
            <w:tcW w:w="1135" w:type="dxa"/>
          </w:tcPr>
          <w:p w14:paraId="5724673E" w14:textId="639F7FF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  <w:tr w:rsidR="00860E73" w:rsidRPr="000D71F3" w14:paraId="35BC424E" w14:textId="77777777" w:rsidTr="000D71F3">
        <w:trPr>
          <w:trHeight w:val="320"/>
        </w:trPr>
        <w:tc>
          <w:tcPr>
            <w:tcW w:w="496" w:type="dxa"/>
          </w:tcPr>
          <w:p w14:paraId="611D88F2" w14:textId="5482F75A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02</w:t>
            </w:r>
          </w:p>
        </w:tc>
        <w:tc>
          <w:tcPr>
            <w:tcW w:w="1347" w:type="dxa"/>
            <w:noWrap/>
            <w:hideMark/>
          </w:tcPr>
          <w:p w14:paraId="451B962A" w14:textId="46D89516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9F7D85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Wunderink et al. 2007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d7bb95fc-ee68-424b-9821-c7f9dfc89887"/>
                <w:id w:val="-1830204189"/>
                <w:placeholder>
                  <w:docPart w:val="B5E8F1A8893C43F2A27F6EEC9AE2E6CA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YwMWQzLTFhYjAtNDZlOC1hZmNhLWVjNTVjOWI2ZDFmNiIsIlJhbmdlTGVuZ3RoIjo1LCJSZWZlcmVuY2VJZCI6ImQ1NTkzNjBmLTViN2MtNGFiZi05ZGNlLWYwODczZDJlZDc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3NTAzOTczIiwiVXJpU3RyaW5nIjoiaHR0cDovL3d3dy5uY2JpLm5sbS5uaWguZ292L3B1Ym1lZC8xNzUwMzk3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29ybmRlcm5faCIsIkNyZWF0ZWRPbiI6IjIwMjUtMDQtMTFUMjA6NDc6MjUiLCJNb2RpZmllZEJ5IjoiX0tvcm5kZXJuX2giLCJJZCI6ImJmYjMyZjZmLWY5MTMtNGE2Zi1hZTZhLTJkMTVjZGQ0YTMyMCIsIk1vZGlmaWVkT24iOiIyMDI1LTA0LTExVDIwOjQ3OjI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A4OC9qY3AudjY4bjA1MDIiLCJVcmlTdHJpbmciOiJodHRwczovL2RvaS5vcmcvMTAuNDA4OC9qY3AudjY4bjA1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21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4E5C9276" w14:textId="080A2199" w:rsidR="00860E73" w:rsidRPr="00B71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71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elapse rates and social and vocational functioning</w:t>
            </w:r>
          </w:p>
        </w:tc>
        <w:tc>
          <w:tcPr>
            <w:tcW w:w="1276" w:type="dxa"/>
          </w:tcPr>
          <w:p w14:paraId="4C154089" w14:textId="77777777" w:rsidR="00860E73" w:rsidRPr="00C540F6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540F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ntipsychotic agents (Risperidone, Olanzapine, Quetiapine, Clozapine)</w:t>
            </w:r>
          </w:p>
          <w:p w14:paraId="506BA477" w14:textId="0E1A8470" w:rsidR="00860E73" w:rsidRPr="00B71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540F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Antipsychotics)</w:t>
            </w:r>
          </w:p>
        </w:tc>
        <w:tc>
          <w:tcPr>
            <w:tcW w:w="992" w:type="dxa"/>
          </w:tcPr>
          <w:p w14:paraId="4C913CC6" w14:textId="5E2B5A53" w:rsidR="00860E73" w:rsidRPr="00B71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</w:t>
            </w:r>
            <w:r w:rsidRPr="00B71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izophrenia or related psychotic disorder</w:t>
            </w:r>
          </w:p>
        </w:tc>
        <w:tc>
          <w:tcPr>
            <w:tcW w:w="1134" w:type="dxa"/>
          </w:tcPr>
          <w:p w14:paraId="7AD56612" w14:textId="718D4DB8" w:rsidR="00860E73" w:rsidRPr="00B71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67B9C130" w14:textId="4C3F4D43" w:rsidR="00860E73" w:rsidRPr="00B71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5C3549FE" w14:textId="11DF7224" w:rsidR="00860E73" w:rsidRPr="00B71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  <w:tc>
          <w:tcPr>
            <w:tcW w:w="850" w:type="dxa"/>
          </w:tcPr>
          <w:p w14:paraId="03648346" w14:textId="1C20AD0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131</w:t>
            </w:r>
          </w:p>
        </w:tc>
        <w:tc>
          <w:tcPr>
            <w:tcW w:w="1134" w:type="dxa"/>
          </w:tcPr>
          <w:p w14:paraId="420CBA6B" w14:textId="1F3D35BB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1-2 years</w:t>
            </w:r>
          </w:p>
        </w:tc>
        <w:tc>
          <w:tcPr>
            <w:tcW w:w="1418" w:type="dxa"/>
          </w:tcPr>
          <w:p w14:paraId="7D58783A" w14:textId="7D6D61C1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ultiple/both</w:t>
            </w:r>
          </w:p>
        </w:tc>
        <w:tc>
          <w:tcPr>
            <w:tcW w:w="1134" w:type="dxa"/>
          </w:tcPr>
          <w:p w14:paraId="460955B6" w14:textId="273D40B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540F6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6F29FEB5" w14:textId="2FA6CC1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91D4C8E" w14:textId="28DD9596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oth</w:t>
            </w:r>
          </w:p>
        </w:tc>
        <w:tc>
          <w:tcPr>
            <w:tcW w:w="1135" w:type="dxa"/>
          </w:tcPr>
          <w:p w14:paraId="76C60E87" w14:textId="77777777" w:rsid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C02109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overnment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l institutions,</w:t>
            </w:r>
          </w:p>
          <w:p w14:paraId="340EC585" w14:textId="7AE7681D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Voluntary foundations</w:t>
            </w:r>
          </w:p>
        </w:tc>
      </w:tr>
      <w:tr w:rsidR="00860E73" w:rsidRPr="000D71F3" w14:paraId="35EF834E" w14:textId="77777777" w:rsidTr="000D71F3">
        <w:trPr>
          <w:trHeight w:val="280"/>
        </w:trPr>
        <w:tc>
          <w:tcPr>
            <w:tcW w:w="496" w:type="dxa"/>
          </w:tcPr>
          <w:p w14:paraId="12486CA7" w14:textId="2DF59CDC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103</w:t>
            </w:r>
          </w:p>
        </w:tc>
        <w:tc>
          <w:tcPr>
            <w:tcW w:w="1347" w:type="dxa"/>
            <w:noWrap/>
            <w:hideMark/>
          </w:tcPr>
          <w:p w14:paraId="7F7CECA0" w14:textId="20A3F558" w:rsidR="00860E73" w:rsidRPr="00860E73" w:rsidRDefault="00860E73" w:rsidP="00860E73">
            <w:pP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</w:pPr>
            <w:r w:rsidRPr="001B3EC9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Zhu et al. 2008</w:t>
            </w:r>
            <w:r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 </w:t>
            </w:r>
            <w:sdt>
              <w:sdtPr>
                <w:rPr>
                  <w:rFonts w:asciiTheme="majorHAnsi" w:hAnsiTheme="majorHAnsi" w:cstheme="majorHAnsi"/>
                  <w:i/>
                  <w:iCs/>
                  <w:sz w:val="18"/>
                  <w:szCs w:val="18"/>
                  <w:lang w:val="en-US"/>
                </w:rPr>
                <w:alias w:val="To edit, see citavi.com/edit"/>
                <w:tag w:val="CitaviPlaceholder#b89ca498-750a-4d10-b038-29eef26787d4"/>
                <w:id w:val="-2123446317"/>
                <w:placeholder>
                  <w:docPart w:val="A6BEB1E180704E38A0FA47DFD39CA64D"/>
                </w:placeholder>
              </w:sdtPr>
              <w:sdtEndPr/>
              <w:sdtContent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begin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MzIwZDFmLTQyZDAtNDJiZS05MzRkLTIwZTQ5ZDQ0YzdhYSIsIlJhbmdlTGVuZ3RoIjo1LCJSZWZlcmVuY2VJZCI6IjM1ZmI4ZWIxLWNjYTgtNGRmYy04YTFkLTg1MGRlYzg5ZGY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3MxMDAxLTkyOTQoMDkpNjAwNDcteCIsIlVyaVN0cmluZyI6Imh0dHBzOi8vZG9pLm9yZy8xMC4xMDE2L1MxMDAxLTkyOTQoMDkpNjAwNDctW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ybmRlcm5faCIsIkNyZWF0ZWRPbiI6IjIwMjUtMDQtMTFUMjA6NDk6NTQiLCJNb2RpZmllZEJ5IjoiX0tvcm5kZXJuX2giLCJJZCI6IjE1ZmNlOTI4LTdiYTItNGRmNC1hZDY2LWE3YjA4ZDFkMjg4MiIsIk1vZGlmaWVkT24iOiIyMDI1LTA0LTExVDIwOjQ5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kxODA4ODciLCJVcmlTdHJpbmciOiJodHRwOi8vd3d3Lm5jYmkubmxtLm5paC5nb3YvcHVibWVkLzE5MTgwODg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}</w:instrTex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separate"/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t>(122)</w:t>
                </w:r>
                <w:r>
                  <w:rPr>
                    <w:rFonts w:asciiTheme="majorHAnsi" w:hAnsiTheme="majorHAnsi" w:cstheme="majorHAnsi"/>
                    <w:i/>
                    <w:iCs/>
                    <w:sz w:val="18"/>
                    <w:szCs w:val="18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276" w:type="dxa"/>
          </w:tcPr>
          <w:p w14:paraId="768EAB89" w14:textId="13B9426A" w:rsidR="00860E73" w:rsidRPr="00BA0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No primary outcome discernible </w:t>
            </w:r>
          </w:p>
        </w:tc>
        <w:tc>
          <w:tcPr>
            <w:tcW w:w="1276" w:type="dxa"/>
          </w:tcPr>
          <w:p w14:paraId="5A5798E2" w14:textId="5A06872B" w:rsidR="00860E73" w:rsidRPr="00BA0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</w:t>
            </w:r>
            <w:r w:rsidRPr="00BA0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ycophenolate mofetil, Methylprednisolone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(</w:t>
            </w:r>
            <w:r w:rsidRPr="000102AD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Immunosuppressants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992" w:type="dxa"/>
          </w:tcPr>
          <w:p w14:paraId="6D910884" w14:textId="6227788D" w:rsidR="00860E73" w:rsidRPr="00BA0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</w:t>
            </w:r>
            <w:r w:rsidRPr="00BA0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adaveric renal allograf</w:t>
            </w: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t</w:t>
            </w:r>
            <w:r w:rsidRPr="00BA0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transplant</w:t>
            </w:r>
          </w:p>
        </w:tc>
        <w:tc>
          <w:tcPr>
            <w:tcW w:w="1134" w:type="dxa"/>
          </w:tcPr>
          <w:p w14:paraId="700097CD" w14:textId="6AB8B1DA" w:rsidR="00860E73" w:rsidRPr="00BA0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5E43F5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Prognostic improvement </w:t>
            </w:r>
          </w:p>
        </w:tc>
        <w:tc>
          <w:tcPr>
            <w:tcW w:w="992" w:type="dxa"/>
          </w:tcPr>
          <w:p w14:paraId="61CC8A62" w14:textId="55450EB0" w:rsidR="00860E73" w:rsidRPr="00BA0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ide effects</w:t>
            </w:r>
          </w:p>
        </w:tc>
        <w:tc>
          <w:tcPr>
            <w:tcW w:w="851" w:type="dxa"/>
          </w:tcPr>
          <w:p w14:paraId="7EE5B5A1" w14:textId="6E84AADB" w:rsidR="00860E73" w:rsidRPr="00BA08EF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utpatient</w:t>
            </w:r>
          </w:p>
        </w:tc>
        <w:tc>
          <w:tcPr>
            <w:tcW w:w="850" w:type="dxa"/>
          </w:tcPr>
          <w:p w14:paraId="4D75CE22" w14:textId="5B5BE190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45</w:t>
            </w:r>
          </w:p>
        </w:tc>
        <w:tc>
          <w:tcPr>
            <w:tcW w:w="1134" w:type="dxa"/>
          </w:tcPr>
          <w:p w14:paraId="3B71D6E1" w14:textId="1E3F780E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&lt; 1-2 years</w:t>
            </w:r>
          </w:p>
        </w:tc>
        <w:tc>
          <w:tcPr>
            <w:tcW w:w="1418" w:type="dxa"/>
          </w:tcPr>
          <w:p w14:paraId="194D3821" w14:textId="60C684C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4" w:type="dxa"/>
          </w:tcPr>
          <w:p w14:paraId="426EFAEB" w14:textId="7A2DEFF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BA08EF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 specification</w:t>
            </w:r>
          </w:p>
        </w:tc>
        <w:tc>
          <w:tcPr>
            <w:tcW w:w="1134" w:type="dxa"/>
          </w:tcPr>
          <w:p w14:paraId="369CD44D" w14:textId="1E240CE2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ombined</w:t>
            </w:r>
          </w:p>
        </w:tc>
        <w:tc>
          <w:tcPr>
            <w:tcW w:w="1134" w:type="dxa"/>
          </w:tcPr>
          <w:p w14:paraId="39895A07" w14:textId="77B662D9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860E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ssing</w:t>
            </w:r>
          </w:p>
        </w:tc>
        <w:tc>
          <w:tcPr>
            <w:tcW w:w="1135" w:type="dxa"/>
          </w:tcPr>
          <w:p w14:paraId="654F8007" w14:textId="4E48B0AF" w:rsidR="00860E73" w:rsidRPr="00860E73" w:rsidRDefault="00860E73" w:rsidP="00860E73">
            <w:pPr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ot specified</w:t>
            </w:r>
          </w:p>
        </w:tc>
      </w:tr>
    </w:tbl>
    <w:p w14:paraId="1A6AD592" w14:textId="77777777" w:rsidR="00A96F07" w:rsidRPr="00860E73" w:rsidRDefault="00A96F07">
      <w:pPr>
        <w:rPr>
          <w:lang w:val="en-US"/>
        </w:rPr>
      </w:pPr>
    </w:p>
    <w:sectPr w:rsidR="00A96F07" w:rsidRPr="00860E73" w:rsidSect="0077708C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717F"/>
    <w:rsid w:val="00003152"/>
    <w:rsid w:val="000102AD"/>
    <w:rsid w:val="000D71F3"/>
    <w:rsid w:val="000E1712"/>
    <w:rsid w:val="000E60B8"/>
    <w:rsid w:val="00107B54"/>
    <w:rsid w:val="00113BAF"/>
    <w:rsid w:val="00123246"/>
    <w:rsid w:val="001253C3"/>
    <w:rsid w:val="00127189"/>
    <w:rsid w:val="00133C89"/>
    <w:rsid w:val="00143FA6"/>
    <w:rsid w:val="00145C39"/>
    <w:rsid w:val="00167886"/>
    <w:rsid w:val="001758C1"/>
    <w:rsid w:val="00175BE1"/>
    <w:rsid w:val="00180E27"/>
    <w:rsid w:val="001876F3"/>
    <w:rsid w:val="001A3C1D"/>
    <w:rsid w:val="001B3541"/>
    <w:rsid w:val="001D75ED"/>
    <w:rsid w:val="001F162E"/>
    <w:rsid w:val="001F64AC"/>
    <w:rsid w:val="00252AAF"/>
    <w:rsid w:val="0028016A"/>
    <w:rsid w:val="00280C61"/>
    <w:rsid w:val="002907BC"/>
    <w:rsid w:val="002A0792"/>
    <w:rsid w:val="002A3253"/>
    <w:rsid w:val="002F21D6"/>
    <w:rsid w:val="002F6B20"/>
    <w:rsid w:val="00300315"/>
    <w:rsid w:val="00340FBF"/>
    <w:rsid w:val="00356100"/>
    <w:rsid w:val="00394CA6"/>
    <w:rsid w:val="003D1982"/>
    <w:rsid w:val="003F5429"/>
    <w:rsid w:val="00406185"/>
    <w:rsid w:val="004061C6"/>
    <w:rsid w:val="004262E2"/>
    <w:rsid w:val="00430E0F"/>
    <w:rsid w:val="00431180"/>
    <w:rsid w:val="00452261"/>
    <w:rsid w:val="004531C8"/>
    <w:rsid w:val="00454E42"/>
    <w:rsid w:val="00470757"/>
    <w:rsid w:val="00490107"/>
    <w:rsid w:val="004B02F9"/>
    <w:rsid w:val="004C737C"/>
    <w:rsid w:val="004D635F"/>
    <w:rsid w:val="004E0B3D"/>
    <w:rsid w:val="00515C21"/>
    <w:rsid w:val="00522767"/>
    <w:rsid w:val="00530A72"/>
    <w:rsid w:val="00536C1D"/>
    <w:rsid w:val="00581BE3"/>
    <w:rsid w:val="005B146A"/>
    <w:rsid w:val="005B1E85"/>
    <w:rsid w:val="005E3A8C"/>
    <w:rsid w:val="005E43F5"/>
    <w:rsid w:val="006126F1"/>
    <w:rsid w:val="006401C7"/>
    <w:rsid w:val="00692E4C"/>
    <w:rsid w:val="006E3B0B"/>
    <w:rsid w:val="006F73D6"/>
    <w:rsid w:val="00721B29"/>
    <w:rsid w:val="00724F43"/>
    <w:rsid w:val="00734B4E"/>
    <w:rsid w:val="007358CE"/>
    <w:rsid w:val="00751224"/>
    <w:rsid w:val="007753CA"/>
    <w:rsid w:val="0077708C"/>
    <w:rsid w:val="007A57DC"/>
    <w:rsid w:val="007C5FCC"/>
    <w:rsid w:val="007E2F97"/>
    <w:rsid w:val="007E4C46"/>
    <w:rsid w:val="008001DB"/>
    <w:rsid w:val="0080796B"/>
    <w:rsid w:val="00807B12"/>
    <w:rsid w:val="008159D3"/>
    <w:rsid w:val="0085171D"/>
    <w:rsid w:val="00851736"/>
    <w:rsid w:val="008540F9"/>
    <w:rsid w:val="00860E73"/>
    <w:rsid w:val="008610FF"/>
    <w:rsid w:val="00866C13"/>
    <w:rsid w:val="00893CCE"/>
    <w:rsid w:val="008E1C5F"/>
    <w:rsid w:val="008F2FDC"/>
    <w:rsid w:val="00916C6C"/>
    <w:rsid w:val="0094224E"/>
    <w:rsid w:val="0097717F"/>
    <w:rsid w:val="009B396E"/>
    <w:rsid w:val="009D2139"/>
    <w:rsid w:val="009E7BC1"/>
    <w:rsid w:val="00A05BF6"/>
    <w:rsid w:val="00A254E6"/>
    <w:rsid w:val="00A3533B"/>
    <w:rsid w:val="00A51C20"/>
    <w:rsid w:val="00A530A5"/>
    <w:rsid w:val="00A642BB"/>
    <w:rsid w:val="00A85661"/>
    <w:rsid w:val="00A96F07"/>
    <w:rsid w:val="00AA66A6"/>
    <w:rsid w:val="00AB73A7"/>
    <w:rsid w:val="00AD3006"/>
    <w:rsid w:val="00AD63C9"/>
    <w:rsid w:val="00AF5B7A"/>
    <w:rsid w:val="00AF71A8"/>
    <w:rsid w:val="00B1405D"/>
    <w:rsid w:val="00B23950"/>
    <w:rsid w:val="00B641A5"/>
    <w:rsid w:val="00B718EF"/>
    <w:rsid w:val="00B770F3"/>
    <w:rsid w:val="00B7711C"/>
    <w:rsid w:val="00B933B1"/>
    <w:rsid w:val="00BA08EF"/>
    <w:rsid w:val="00BA3F43"/>
    <w:rsid w:val="00BC6AE6"/>
    <w:rsid w:val="00BD2E21"/>
    <w:rsid w:val="00BD3729"/>
    <w:rsid w:val="00BF1504"/>
    <w:rsid w:val="00BF7D7D"/>
    <w:rsid w:val="00C013AD"/>
    <w:rsid w:val="00C02109"/>
    <w:rsid w:val="00C540F6"/>
    <w:rsid w:val="00C55232"/>
    <w:rsid w:val="00C90A00"/>
    <w:rsid w:val="00CB16D5"/>
    <w:rsid w:val="00CE2C66"/>
    <w:rsid w:val="00CE6C70"/>
    <w:rsid w:val="00D53975"/>
    <w:rsid w:val="00D92441"/>
    <w:rsid w:val="00D97CC1"/>
    <w:rsid w:val="00DC0996"/>
    <w:rsid w:val="00DC157F"/>
    <w:rsid w:val="00DC4BE5"/>
    <w:rsid w:val="00DE3500"/>
    <w:rsid w:val="00E00E81"/>
    <w:rsid w:val="00E059BF"/>
    <w:rsid w:val="00E12AFF"/>
    <w:rsid w:val="00E32369"/>
    <w:rsid w:val="00E74841"/>
    <w:rsid w:val="00EA07C0"/>
    <w:rsid w:val="00EA5B76"/>
    <w:rsid w:val="00EC5EA8"/>
    <w:rsid w:val="00ED027A"/>
    <w:rsid w:val="00ED02C9"/>
    <w:rsid w:val="00EF0DB9"/>
    <w:rsid w:val="00EF16DA"/>
    <w:rsid w:val="00F03343"/>
    <w:rsid w:val="00F0360F"/>
    <w:rsid w:val="00F067C8"/>
    <w:rsid w:val="00F13B91"/>
    <w:rsid w:val="00F23378"/>
    <w:rsid w:val="00F54292"/>
    <w:rsid w:val="00F64D33"/>
    <w:rsid w:val="00F956C8"/>
    <w:rsid w:val="00FA6E4C"/>
    <w:rsid w:val="00FB2C4F"/>
    <w:rsid w:val="00FB5C5E"/>
    <w:rsid w:val="00FC4A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57744A"/>
  <w15:chartTrackingRefBased/>
  <w15:docId w15:val="{90D94957-1E2F-47C6-9F50-F80AA60C96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81BE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9771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ett">
    <w:name w:val="Strong"/>
    <w:basedOn w:val="Absatz-Standardschriftart"/>
    <w:uiPriority w:val="22"/>
    <w:qFormat/>
    <w:rsid w:val="007C5FCC"/>
    <w:rPr>
      <w:b/>
      <w:bCs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C737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C737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C737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C737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C737C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92E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92E4C"/>
    <w:rPr>
      <w:rFonts w:ascii="Segoe UI" w:hAnsi="Segoe UI" w:cs="Segoe UI"/>
      <w:sz w:val="18"/>
      <w:szCs w:val="18"/>
    </w:rPr>
  </w:style>
  <w:style w:type="paragraph" w:customStyle="1" w:styleId="p1">
    <w:name w:val="p1"/>
    <w:basedOn w:val="Standard"/>
    <w:rsid w:val="00430E0F"/>
    <w:pPr>
      <w:spacing w:after="0" w:line="240" w:lineRule="auto"/>
    </w:pPr>
    <w:rPr>
      <w:rFonts w:ascii="Helvetica" w:eastAsia="Times New Roman" w:hAnsi="Helvetica" w:cs="Times New Roman"/>
      <w:color w:val="000000"/>
      <w:sz w:val="12"/>
      <w:szCs w:val="12"/>
      <w:lang w:eastAsia="de-DE"/>
    </w:rPr>
  </w:style>
  <w:style w:type="character" w:customStyle="1" w:styleId="s1">
    <w:name w:val="s1"/>
    <w:basedOn w:val="Absatz-Standardschriftart"/>
    <w:rsid w:val="00430E0F"/>
    <w:rPr>
      <w:rFonts w:ascii="Helvetica" w:hAnsi="Helvetica" w:hint="default"/>
      <w:b w:val="0"/>
      <w:bCs w:val="0"/>
      <w:i w:val="0"/>
      <w:iCs w:val="0"/>
      <w:sz w:val="12"/>
      <w:szCs w:val="12"/>
    </w:rPr>
  </w:style>
  <w:style w:type="character" w:customStyle="1" w:styleId="s2">
    <w:name w:val="s2"/>
    <w:basedOn w:val="Absatz-Standardschriftart"/>
    <w:rsid w:val="00430E0F"/>
    <w:rPr>
      <w:rFonts w:ascii="Helvetica" w:hAnsi="Helvetica" w:hint="default"/>
      <w:b w:val="0"/>
      <w:bCs w:val="0"/>
      <w:i w:val="0"/>
      <w:iCs w:val="0"/>
      <w:sz w:val="13"/>
      <w:szCs w:val="13"/>
    </w:rPr>
  </w:style>
  <w:style w:type="paragraph" w:styleId="Listenabsatz">
    <w:name w:val="List Paragraph"/>
    <w:basedOn w:val="Standard"/>
    <w:uiPriority w:val="34"/>
    <w:qFormat/>
    <w:rsid w:val="00CE2C66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581BE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94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8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6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84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72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55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4BCB7F6B9E14947BDD5076757C3D65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E11F852-1D89-4B65-AEE4-055E4264C37D}"/>
      </w:docPartPr>
      <w:docPartBody>
        <w:p w:rsidR="00092321" w:rsidRDefault="007E36B6" w:rsidP="007E36B6">
          <w:pPr>
            <w:pStyle w:val="D4BCB7F6B9E14947BDD5076757C3D656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882F3C883924EB88B080739A9D0D0D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24ECA3E-A231-4ACF-A659-646ABD7349CC}"/>
      </w:docPartPr>
      <w:docPartBody>
        <w:p w:rsidR="00092321" w:rsidRDefault="007E36B6" w:rsidP="007E36B6">
          <w:pPr>
            <w:pStyle w:val="B882F3C883924EB88B080739A9D0D0DC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582A8701438430C8E8D0547386D78B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9D10511-3BEA-4842-922E-7215F6A72332}"/>
      </w:docPartPr>
      <w:docPartBody>
        <w:p w:rsidR="00092321" w:rsidRDefault="007E36B6" w:rsidP="007E36B6">
          <w:pPr>
            <w:pStyle w:val="E582A8701438430C8E8D0547386D78B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ABFB9903F84441DA058A2F2076B8C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9930C38-7A61-4261-8785-F5B4DEFFB53F}"/>
      </w:docPartPr>
      <w:docPartBody>
        <w:p w:rsidR="00092321" w:rsidRDefault="007E36B6" w:rsidP="007E36B6">
          <w:pPr>
            <w:pStyle w:val="7ABFB9903F84441DA058A2F2076B8C60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F7ADF3703CF44C29FEFE31A3C0543A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93DC46A-9F3D-4325-9625-6C78AC347A35}"/>
      </w:docPartPr>
      <w:docPartBody>
        <w:p w:rsidR="00092321" w:rsidRDefault="007E36B6" w:rsidP="007E36B6">
          <w:pPr>
            <w:pStyle w:val="EF7ADF3703CF44C29FEFE31A3C0543A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6D8944D4D214A438B2348B32EEFEB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E59DAD9-5497-41EA-A791-8BD7F50B7135}"/>
      </w:docPartPr>
      <w:docPartBody>
        <w:p w:rsidR="00092321" w:rsidRDefault="007E36B6" w:rsidP="007E36B6">
          <w:pPr>
            <w:pStyle w:val="C6D8944D4D214A438B2348B32EEFEB3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C54F26106B1497EBEB5A3EA2C7F2CF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53EA372-F59B-4F30-BC41-4575A5D3FCCB}"/>
      </w:docPartPr>
      <w:docPartBody>
        <w:p w:rsidR="00092321" w:rsidRDefault="007E36B6" w:rsidP="007E36B6">
          <w:pPr>
            <w:pStyle w:val="FC54F26106B1497EBEB5A3EA2C7F2CF8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634520A55034458A598DEBA2DD3780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A9BA78C-8F85-4ECD-8DD3-64DD4FC2FA8C}"/>
      </w:docPartPr>
      <w:docPartBody>
        <w:p w:rsidR="00092321" w:rsidRDefault="007E36B6" w:rsidP="007E36B6">
          <w:pPr>
            <w:pStyle w:val="4634520A55034458A598DEBA2DD3780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7ABF00BB29F4A13A5F8A4E6012E4B2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BC82E5A-8D02-4BCE-A50A-9014676E13E8}"/>
      </w:docPartPr>
      <w:docPartBody>
        <w:p w:rsidR="00092321" w:rsidRDefault="007E36B6" w:rsidP="007E36B6">
          <w:pPr>
            <w:pStyle w:val="37ABF00BB29F4A13A5F8A4E6012E4B2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8E66562F2C6412ABD49EDE899B0323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2F18801-ED08-4C7D-BF05-5BADBE92ADBE}"/>
      </w:docPartPr>
      <w:docPartBody>
        <w:p w:rsidR="00092321" w:rsidRDefault="007E36B6" w:rsidP="007E36B6">
          <w:pPr>
            <w:pStyle w:val="E8E66562F2C6412ABD49EDE899B03233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0C990C7A81A4D43AED15B3F3B9EAA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789D909-083D-413E-A159-0470C80C1704}"/>
      </w:docPartPr>
      <w:docPartBody>
        <w:p w:rsidR="00092321" w:rsidRDefault="007E36B6" w:rsidP="007E36B6">
          <w:pPr>
            <w:pStyle w:val="C0C990C7A81A4D43AED15B3F3B9EAA2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0362F01B1A344A6BE5C424571B744F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9143F9B-7C5E-4225-9D40-210632ADB3FD}"/>
      </w:docPartPr>
      <w:docPartBody>
        <w:p w:rsidR="00092321" w:rsidRDefault="007E36B6" w:rsidP="007E36B6">
          <w:pPr>
            <w:pStyle w:val="40362F01B1A344A6BE5C424571B744FF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EE59E8F8C4D4673AFFFA1B17F1672A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D4E7072-1364-4C9E-9C92-989D43845F7C}"/>
      </w:docPartPr>
      <w:docPartBody>
        <w:p w:rsidR="00092321" w:rsidRDefault="007E36B6" w:rsidP="007E36B6">
          <w:pPr>
            <w:pStyle w:val="FEE59E8F8C4D4673AFFFA1B17F1672A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1F910B11FF74BD0972CD882DE3A206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5565EA4-0F67-450F-82A9-93642691C130}"/>
      </w:docPartPr>
      <w:docPartBody>
        <w:p w:rsidR="00092321" w:rsidRDefault="007E36B6" w:rsidP="007E36B6">
          <w:pPr>
            <w:pStyle w:val="C1F910B11FF74BD0972CD882DE3A2062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45A7CF1B54A4B2BA236996AA056539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02F72DC-AE06-4D30-9DF2-22AF8CE1E9AE}"/>
      </w:docPartPr>
      <w:docPartBody>
        <w:p w:rsidR="00092321" w:rsidRDefault="007E36B6" w:rsidP="007E36B6">
          <w:pPr>
            <w:pStyle w:val="145A7CF1B54A4B2BA236996AA0565392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9DE3211F1A4A528ABE26DB7AF6DF2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C6DB94-2E39-47F9-9002-0E9519ADE43E}"/>
      </w:docPartPr>
      <w:docPartBody>
        <w:p w:rsidR="00092321" w:rsidRDefault="007E36B6" w:rsidP="007E36B6">
          <w:pPr>
            <w:pStyle w:val="069DE3211F1A4A528ABE26DB7AF6DF2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A94C932651F4F718E13E7B12071EC2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B51DA22-7551-49BD-99D2-1247A59A62EE}"/>
      </w:docPartPr>
      <w:docPartBody>
        <w:p w:rsidR="00092321" w:rsidRDefault="007E36B6" w:rsidP="007E36B6">
          <w:pPr>
            <w:pStyle w:val="5A94C932651F4F718E13E7B12071EC2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44DEC40C8A34C37B0F6ACBAD07B254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155ECA2-7EA1-470E-9281-190376D375E5}"/>
      </w:docPartPr>
      <w:docPartBody>
        <w:p w:rsidR="00092321" w:rsidRDefault="007E36B6" w:rsidP="007E36B6">
          <w:pPr>
            <w:pStyle w:val="A44DEC40C8A34C37B0F6ACBAD07B254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792BB357B144D0BA14EFCE6CFFDAE0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055C02B-333F-4DD8-9A7C-8CD1348FB58B}"/>
      </w:docPartPr>
      <w:docPartBody>
        <w:p w:rsidR="00092321" w:rsidRDefault="007E36B6" w:rsidP="007E36B6">
          <w:pPr>
            <w:pStyle w:val="F792BB357B144D0BA14EFCE6CFFDAE0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289AEC024474E66928EE51E974CDDD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2114337-28A9-4386-818B-C61D12A95896}"/>
      </w:docPartPr>
      <w:docPartBody>
        <w:p w:rsidR="00092321" w:rsidRDefault="007E36B6" w:rsidP="007E36B6">
          <w:pPr>
            <w:pStyle w:val="F289AEC024474E66928EE51E974CDDD0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268F6542C3D4B52809B1A4755C2186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2294E1B-A1BF-400B-8FAC-C8B75DF5E54F}"/>
      </w:docPartPr>
      <w:docPartBody>
        <w:p w:rsidR="00092321" w:rsidRDefault="007E36B6" w:rsidP="007E36B6">
          <w:pPr>
            <w:pStyle w:val="E268F6542C3D4B52809B1A4755C2186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84DAAF1784249D1910F45D95CD549A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416139E-CFCF-4384-8F66-C08EC080C4A5}"/>
      </w:docPartPr>
      <w:docPartBody>
        <w:p w:rsidR="00092321" w:rsidRDefault="007E36B6" w:rsidP="007E36B6">
          <w:pPr>
            <w:pStyle w:val="F84DAAF1784249D1910F45D95CD549A4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09DA3C85A4146D2B439D13BD4FD0D7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52F4CAB-C826-4229-AF01-C03654FD00DA}"/>
      </w:docPartPr>
      <w:docPartBody>
        <w:p w:rsidR="00092321" w:rsidRDefault="007E36B6" w:rsidP="007E36B6">
          <w:pPr>
            <w:pStyle w:val="009DA3C85A4146D2B439D13BD4FD0D7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4294874658143628DFEEA5E6935628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2D32BD3-6CC6-41CA-8729-CE4C820176DD}"/>
      </w:docPartPr>
      <w:docPartBody>
        <w:p w:rsidR="00092321" w:rsidRDefault="007E36B6" w:rsidP="007E36B6">
          <w:pPr>
            <w:pStyle w:val="04294874658143628DFEEA5E69356280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8219ECDA66F48188B30D4D88E4D176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0B7EACD-1807-495D-BC08-BE6875EF09BD}"/>
      </w:docPartPr>
      <w:docPartBody>
        <w:p w:rsidR="00092321" w:rsidRDefault="007E36B6" w:rsidP="007E36B6">
          <w:pPr>
            <w:pStyle w:val="B8219ECDA66F48188B30D4D88E4D176C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7D0AB2F7F7E47CAA299F5811A2C586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8C26DA-C640-450C-9F26-72851B1DC062}"/>
      </w:docPartPr>
      <w:docPartBody>
        <w:p w:rsidR="00092321" w:rsidRDefault="007E36B6" w:rsidP="007E36B6">
          <w:pPr>
            <w:pStyle w:val="67D0AB2F7F7E47CAA299F5811A2C586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CF43F34E5674DA9B45A152815D565A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E25E433-5B0E-4551-8B1D-13A27BD924DF}"/>
      </w:docPartPr>
      <w:docPartBody>
        <w:p w:rsidR="00092321" w:rsidRDefault="007E36B6" w:rsidP="007E36B6">
          <w:pPr>
            <w:pStyle w:val="2CF43F34E5674DA9B45A152815D565A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638DDAEFE5347CBA4F399F4A3ECDB7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2712641-C2B8-4F4F-AC89-D632F9C0FFA9}"/>
      </w:docPartPr>
      <w:docPartBody>
        <w:p w:rsidR="00092321" w:rsidRDefault="007E36B6" w:rsidP="007E36B6">
          <w:pPr>
            <w:pStyle w:val="D638DDAEFE5347CBA4F399F4A3ECDB7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ED80055E55E4D47A770DB3F947296C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2AA1DB7-774A-495C-9FAD-B509EE60E4AF}"/>
      </w:docPartPr>
      <w:docPartBody>
        <w:p w:rsidR="00092321" w:rsidRDefault="007E36B6" w:rsidP="007E36B6">
          <w:pPr>
            <w:pStyle w:val="8ED80055E55E4D47A770DB3F947296C8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4C52A3D81FD404AA1FDDA7C3202043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816F92A-0332-4D88-B200-5731FD8E7118}"/>
      </w:docPartPr>
      <w:docPartBody>
        <w:p w:rsidR="00092321" w:rsidRDefault="007E36B6" w:rsidP="007E36B6">
          <w:pPr>
            <w:pStyle w:val="A4C52A3D81FD404AA1FDDA7C3202043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522D0D34F554D59BF88F7942E5FE59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68AE066-EB57-4D6F-8CB4-60BB5B71F689}"/>
      </w:docPartPr>
      <w:docPartBody>
        <w:p w:rsidR="00092321" w:rsidRDefault="007E36B6" w:rsidP="007E36B6">
          <w:pPr>
            <w:pStyle w:val="8522D0D34F554D59BF88F7942E5FE59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0DAD01DAEB04DD5B862BE65463FF03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28AF91B-77DA-4918-88C4-1274E47ACE0E}"/>
      </w:docPartPr>
      <w:docPartBody>
        <w:p w:rsidR="00092321" w:rsidRDefault="007E36B6" w:rsidP="007E36B6">
          <w:pPr>
            <w:pStyle w:val="30DAD01DAEB04DD5B862BE65463FF03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154BE3D3A984AD1B434D87FC7B255A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4B26A82-3368-45BB-9AD6-88A1BAD54C82}"/>
      </w:docPartPr>
      <w:docPartBody>
        <w:p w:rsidR="00092321" w:rsidRDefault="007E36B6" w:rsidP="007E36B6">
          <w:pPr>
            <w:pStyle w:val="4154BE3D3A984AD1B434D87FC7B255A3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3C55A561D2E4F48A1F6B62443008CD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DD69A9E-2D93-4BA2-B1B1-87F43C4C35F4}"/>
      </w:docPartPr>
      <w:docPartBody>
        <w:p w:rsidR="00092321" w:rsidRDefault="007E36B6" w:rsidP="007E36B6">
          <w:pPr>
            <w:pStyle w:val="93C55A561D2E4F48A1F6B62443008CD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55D469274BA482F9C42920579B9365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AA2EB9B-E33C-44E0-8374-2C22B54BAD90}"/>
      </w:docPartPr>
      <w:docPartBody>
        <w:p w:rsidR="00092321" w:rsidRDefault="007E36B6" w:rsidP="007E36B6">
          <w:pPr>
            <w:pStyle w:val="455D469274BA482F9C42920579B9365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57F46B9AEC8478E9E3CC4AA6347BCF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9A65202-E142-4B17-B464-A408C29CF38A}"/>
      </w:docPartPr>
      <w:docPartBody>
        <w:p w:rsidR="00092321" w:rsidRDefault="007E36B6" w:rsidP="007E36B6">
          <w:pPr>
            <w:pStyle w:val="357F46B9AEC8478E9E3CC4AA6347BCF6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A1D5110BE744C59A27178FFF03022C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7C42060-DC94-4D56-ABB6-2894A73B818C}"/>
      </w:docPartPr>
      <w:docPartBody>
        <w:p w:rsidR="00092321" w:rsidRDefault="007E36B6" w:rsidP="007E36B6">
          <w:pPr>
            <w:pStyle w:val="8A1D5110BE744C59A27178FFF03022CC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29765F2B8D04046A0DF1F13D0DCBBA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E8E3F2E-9D9D-469F-900F-BE2C77DA4C20}"/>
      </w:docPartPr>
      <w:docPartBody>
        <w:p w:rsidR="00092321" w:rsidRDefault="007E36B6" w:rsidP="007E36B6">
          <w:pPr>
            <w:pStyle w:val="929765F2B8D04046A0DF1F13D0DCBBAF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38BE4988708453097CA5552736C2CC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F9B5BEA-C57B-4144-BEED-BBE6DB12DB66}"/>
      </w:docPartPr>
      <w:docPartBody>
        <w:p w:rsidR="00092321" w:rsidRDefault="007E36B6" w:rsidP="007E36B6">
          <w:pPr>
            <w:pStyle w:val="038BE4988708453097CA5552736C2CCC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8BC2661AE84C0B88F7E41DD2D16A5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E93F633-E87C-430F-AF9A-B497A7F2D2B5}"/>
      </w:docPartPr>
      <w:docPartBody>
        <w:p w:rsidR="00092321" w:rsidRDefault="007E36B6" w:rsidP="007E36B6">
          <w:pPr>
            <w:pStyle w:val="068BC2661AE84C0B88F7E41DD2D16A56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CBED574371F4C378B2B6727233AC90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1F74F11-BD47-46CE-84CE-33D4E22F2431}"/>
      </w:docPartPr>
      <w:docPartBody>
        <w:p w:rsidR="00092321" w:rsidRDefault="007E36B6" w:rsidP="007E36B6">
          <w:pPr>
            <w:pStyle w:val="4CBED574371F4C378B2B6727233AC90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774BC91583E4D9B95C67B899DBF3CF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EAC693B-7A62-4709-BA92-AC2493DD1F0B}"/>
      </w:docPartPr>
      <w:docPartBody>
        <w:p w:rsidR="00092321" w:rsidRDefault="007E36B6" w:rsidP="007E36B6">
          <w:pPr>
            <w:pStyle w:val="D774BC91583E4D9B95C67B899DBF3CFD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A44B44325B24B65B13273D396843FA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1711B78-B512-4954-A3AF-FE549D99080D}"/>
      </w:docPartPr>
      <w:docPartBody>
        <w:p w:rsidR="00092321" w:rsidRDefault="007E36B6" w:rsidP="007E36B6">
          <w:pPr>
            <w:pStyle w:val="6A44B44325B24B65B13273D396843FA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A8402B19CD9435494C611AEEDCF716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2BC26AD-296A-4F27-89D2-172595DA8430}"/>
      </w:docPartPr>
      <w:docPartBody>
        <w:p w:rsidR="00092321" w:rsidRDefault="007E36B6" w:rsidP="007E36B6">
          <w:pPr>
            <w:pStyle w:val="5A8402B19CD9435494C611AEEDCF7164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59F0260B076496A85DD731E2C1E2F2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0F2C6D1-1E2A-46A9-AC3E-E558DE7BEF10}"/>
      </w:docPartPr>
      <w:docPartBody>
        <w:p w:rsidR="00092321" w:rsidRDefault="007E36B6" w:rsidP="007E36B6">
          <w:pPr>
            <w:pStyle w:val="259F0260B076496A85DD731E2C1E2F20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9E6CC8920C441D99A752F65F314EE9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0575B36-06D6-4969-980F-313A42AEF221}"/>
      </w:docPartPr>
      <w:docPartBody>
        <w:p w:rsidR="00092321" w:rsidRDefault="007E36B6" w:rsidP="007E36B6">
          <w:pPr>
            <w:pStyle w:val="19E6CC8920C441D99A752F65F314EE96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7551C8661724D1A9D195FB905FADDD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9C0F744-3B47-45F4-95B3-B5AD74FDBB75}"/>
      </w:docPartPr>
      <w:docPartBody>
        <w:p w:rsidR="00092321" w:rsidRDefault="007E36B6" w:rsidP="007E36B6">
          <w:pPr>
            <w:pStyle w:val="A7551C8661724D1A9D195FB905FADDD0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F45C5B7909F4B24ABED1610EAA9FD2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53AD7B-2A26-459B-B399-A94B38B83C02}"/>
      </w:docPartPr>
      <w:docPartBody>
        <w:p w:rsidR="00092321" w:rsidRDefault="007E36B6" w:rsidP="007E36B6">
          <w:pPr>
            <w:pStyle w:val="8F45C5B7909F4B24ABED1610EAA9FD23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470BF35B97F496686E6C1E5C0A844D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152AEC3-F827-4E12-B76F-260DFA7AE71B}"/>
      </w:docPartPr>
      <w:docPartBody>
        <w:p w:rsidR="00092321" w:rsidRDefault="007E36B6" w:rsidP="007E36B6">
          <w:pPr>
            <w:pStyle w:val="3470BF35B97F496686E6C1E5C0A844D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F10C44CA61B4EBC95D22AB7ACA0A52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3BFE3AF-8F1B-4FE0-8661-69D4B46D0109}"/>
      </w:docPartPr>
      <w:docPartBody>
        <w:p w:rsidR="00092321" w:rsidRDefault="007E36B6" w:rsidP="007E36B6">
          <w:pPr>
            <w:pStyle w:val="CF10C44CA61B4EBC95D22AB7ACA0A522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CCE37A2841649ECA1E3357FEC69BD2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68D58F6-5C6D-4232-B0F4-1E3DD6FF8A2C}"/>
      </w:docPartPr>
      <w:docPartBody>
        <w:p w:rsidR="00092321" w:rsidRDefault="007E36B6" w:rsidP="007E36B6">
          <w:pPr>
            <w:pStyle w:val="3CCE37A2841649ECA1E3357FEC69BD2C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0B3BDAFFB7447CCB383D3938DAB4C1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4BB52A3-39BD-43E8-BF8B-83691FC6D6C5}"/>
      </w:docPartPr>
      <w:docPartBody>
        <w:p w:rsidR="00092321" w:rsidRDefault="007E36B6" w:rsidP="007E36B6">
          <w:pPr>
            <w:pStyle w:val="B0B3BDAFFB7447CCB383D3938DAB4C10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0EBA150FFBF44DC8CAA35BC5E2AD8A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15EF702-7139-469B-BAFA-B1CB59633132}"/>
      </w:docPartPr>
      <w:docPartBody>
        <w:p w:rsidR="00092321" w:rsidRDefault="007E36B6" w:rsidP="007E36B6">
          <w:pPr>
            <w:pStyle w:val="D0EBA150FFBF44DC8CAA35BC5E2AD8AD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24B462FD379491EB4243DF9AE8E9D6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CC723C0-6B59-474E-BA27-20689E1CA36E}"/>
      </w:docPartPr>
      <w:docPartBody>
        <w:p w:rsidR="00092321" w:rsidRDefault="007E36B6" w:rsidP="007E36B6">
          <w:pPr>
            <w:pStyle w:val="D24B462FD379491EB4243DF9AE8E9D61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313ED0E3A06484F81A914584F238B7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A5FDFD7-700D-4318-B2F5-F5FA25EDEBEF}"/>
      </w:docPartPr>
      <w:docPartBody>
        <w:p w:rsidR="00092321" w:rsidRDefault="007E36B6" w:rsidP="007E36B6">
          <w:pPr>
            <w:pStyle w:val="A313ED0E3A06484F81A914584F238B7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AE2AB9DA29F4F679992AC3F9D7E574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52FCEED-EBCA-423B-B2C3-69D76C927F3B}"/>
      </w:docPartPr>
      <w:docPartBody>
        <w:p w:rsidR="00092321" w:rsidRDefault="007E36B6" w:rsidP="007E36B6">
          <w:pPr>
            <w:pStyle w:val="AAE2AB9DA29F4F679992AC3F9D7E574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1E414E7AD6A40228AAE562F3047D37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E7D40ED-35A1-4F57-9339-B65EE98CF829}"/>
      </w:docPartPr>
      <w:docPartBody>
        <w:p w:rsidR="00092321" w:rsidRDefault="007E36B6" w:rsidP="007E36B6">
          <w:pPr>
            <w:pStyle w:val="91E414E7AD6A40228AAE562F3047D374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C862BFA0D5E42DCA40EB350769299A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5EF1A99-C6AD-4AE5-998A-7B78E218C614}"/>
      </w:docPartPr>
      <w:docPartBody>
        <w:p w:rsidR="00092321" w:rsidRDefault="007E36B6" w:rsidP="007E36B6">
          <w:pPr>
            <w:pStyle w:val="2C862BFA0D5E42DCA40EB350769299A4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4CE93DB782649CFBFDFBA57E5AD672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1FF703-8C6F-429E-BB70-2B5E2ECAF7EF}"/>
      </w:docPartPr>
      <w:docPartBody>
        <w:p w:rsidR="00092321" w:rsidRDefault="007E36B6" w:rsidP="007E36B6">
          <w:pPr>
            <w:pStyle w:val="64CE93DB782649CFBFDFBA57E5AD672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D44E030EDBE4BECA94A9928DE1FD61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43145C3-24ED-4888-84F0-0FA75D521521}"/>
      </w:docPartPr>
      <w:docPartBody>
        <w:p w:rsidR="00092321" w:rsidRDefault="007E36B6" w:rsidP="007E36B6">
          <w:pPr>
            <w:pStyle w:val="2D44E030EDBE4BECA94A9928DE1FD611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46DC425F3E84443B7FDE24F3348ED1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2D1B732-AF87-4736-BDF5-D9F0688779E2}"/>
      </w:docPartPr>
      <w:docPartBody>
        <w:p w:rsidR="00092321" w:rsidRDefault="007E36B6" w:rsidP="007E36B6">
          <w:pPr>
            <w:pStyle w:val="946DC425F3E84443B7FDE24F3348ED1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36CA13471EF43FEAB6B4CA36BB1C4F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7585AB8-4CE8-47A5-B2C2-4CBAD3FCA98D}"/>
      </w:docPartPr>
      <w:docPartBody>
        <w:p w:rsidR="00092321" w:rsidRDefault="007E36B6" w:rsidP="007E36B6">
          <w:pPr>
            <w:pStyle w:val="536CA13471EF43FEAB6B4CA36BB1C4F4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55200F7BD264BA7923641AA4CF89C9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388F11C-7891-4575-A1A2-CD0DF47C32CD}"/>
      </w:docPartPr>
      <w:docPartBody>
        <w:p w:rsidR="00092321" w:rsidRDefault="007E36B6" w:rsidP="007E36B6">
          <w:pPr>
            <w:pStyle w:val="B55200F7BD264BA7923641AA4CF89C9D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F4241AD7FC74DAC977D7AF8D45008D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0D78633-3E5D-41F7-8DE5-5DFD59711EE4}"/>
      </w:docPartPr>
      <w:docPartBody>
        <w:p w:rsidR="00092321" w:rsidRDefault="007E36B6" w:rsidP="007E36B6">
          <w:pPr>
            <w:pStyle w:val="1F4241AD7FC74DAC977D7AF8D45008D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3DEA353BD7542769ABC199A78C152F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598C5D5-50A5-48AE-B59D-F4289E4BD353}"/>
      </w:docPartPr>
      <w:docPartBody>
        <w:p w:rsidR="00092321" w:rsidRDefault="007E36B6" w:rsidP="007E36B6">
          <w:pPr>
            <w:pStyle w:val="B3DEA353BD7542769ABC199A78C152F2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03B22B5039E467A81E7C426B145F35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78C5289-2AD0-4363-8880-AB216E7F0EA9}"/>
      </w:docPartPr>
      <w:docPartBody>
        <w:p w:rsidR="00092321" w:rsidRDefault="007E36B6" w:rsidP="007E36B6">
          <w:pPr>
            <w:pStyle w:val="303B22B5039E467A81E7C426B145F35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19C93283DCE4DCB80BAF62A6436FC5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9ADA785-2ABB-44A6-8F08-2864E015B32F}"/>
      </w:docPartPr>
      <w:docPartBody>
        <w:p w:rsidR="00092321" w:rsidRDefault="007E36B6" w:rsidP="007E36B6">
          <w:pPr>
            <w:pStyle w:val="419C93283DCE4DCB80BAF62A6436FC5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6794A630A3B4FF1AC6DA8216726F6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8E35EE6-31A2-4D3E-874F-6FC81BE6984C}"/>
      </w:docPartPr>
      <w:docPartBody>
        <w:p w:rsidR="00092321" w:rsidRDefault="007E36B6" w:rsidP="007E36B6">
          <w:pPr>
            <w:pStyle w:val="D6794A630A3B4FF1AC6DA8216726F628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D243FB4EF8D40769DF5612EA0250D5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4FB4C5E-FBF6-4C67-A84E-B21FC18ED95C}"/>
      </w:docPartPr>
      <w:docPartBody>
        <w:p w:rsidR="00092321" w:rsidRDefault="007E36B6" w:rsidP="007E36B6">
          <w:pPr>
            <w:pStyle w:val="ED243FB4EF8D40769DF5612EA0250D5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6F2C07AFF9444BB83E9485483A64C3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67B27DA-6F6F-45B2-9808-0FD3A533D8F8}"/>
      </w:docPartPr>
      <w:docPartBody>
        <w:p w:rsidR="00092321" w:rsidRDefault="007E36B6" w:rsidP="007E36B6">
          <w:pPr>
            <w:pStyle w:val="96F2C07AFF9444BB83E9485483A64C31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DDC5D669BA64A34BA8A5585722AD9F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209C082-4C46-487C-8ACD-065C57E1B4B5}"/>
      </w:docPartPr>
      <w:docPartBody>
        <w:p w:rsidR="00092321" w:rsidRDefault="007E36B6" w:rsidP="007E36B6">
          <w:pPr>
            <w:pStyle w:val="CDDC5D669BA64A34BA8A5585722AD9F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9054C7B2B28482A8448EED750B1599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4141D86-14E8-4E65-B469-CD1D6C9EBA47}"/>
      </w:docPartPr>
      <w:docPartBody>
        <w:p w:rsidR="00092321" w:rsidRDefault="007E36B6" w:rsidP="007E36B6">
          <w:pPr>
            <w:pStyle w:val="A9054C7B2B28482A8448EED750B1599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330E7E8B8C74C31A306A2C785BEC8A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1F8BD01-E155-4675-B691-A7E4C8B26E65}"/>
      </w:docPartPr>
      <w:docPartBody>
        <w:p w:rsidR="00092321" w:rsidRDefault="007E36B6" w:rsidP="007E36B6">
          <w:pPr>
            <w:pStyle w:val="D330E7E8B8C74C31A306A2C785BEC8A8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8A2855B7C5040908D722B53F7FDA8A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292AFCC-B6AF-43BA-9787-CE37B80296CD}"/>
      </w:docPartPr>
      <w:docPartBody>
        <w:p w:rsidR="00092321" w:rsidRDefault="007E36B6" w:rsidP="007E36B6">
          <w:pPr>
            <w:pStyle w:val="68A2855B7C5040908D722B53F7FDA8A1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916516A62694D5B8E5F1512EDD5925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28765D7-6465-425C-BEBF-CB30FF77272B}"/>
      </w:docPartPr>
      <w:docPartBody>
        <w:p w:rsidR="00092321" w:rsidRDefault="007E36B6" w:rsidP="007E36B6">
          <w:pPr>
            <w:pStyle w:val="3916516A62694D5B8E5F1512EDD5925E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BE71606E9B845D68E3BEB48EC815FC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1774773-C441-4AEE-807F-C59F58609E0E}"/>
      </w:docPartPr>
      <w:docPartBody>
        <w:p w:rsidR="00092321" w:rsidRDefault="007E36B6" w:rsidP="007E36B6">
          <w:pPr>
            <w:pStyle w:val="DBE71606E9B845D68E3BEB48EC815FC6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5C16572BF324E2EB3B0A02DA89C3C6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0E84207-7AF3-49BC-A65E-2690A2BBD0F9}"/>
      </w:docPartPr>
      <w:docPartBody>
        <w:p w:rsidR="00092321" w:rsidRDefault="007E36B6" w:rsidP="007E36B6">
          <w:pPr>
            <w:pStyle w:val="55C16572BF324E2EB3B0A02DA89C3C6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205E9DE32B44ED8B44520F9EBB43B5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BFD5B19-66D9-40D3-B682-1013B4F3CBD7}"/>
      </w:docPartPr>
      <w:docPartBody>
        <w:p w:rsidR="00092321" w:rsidRDefault="007E36B6" w:rsidP="007E36B6">
          <w:pPr>
            <w:pStyle w:val="4205E9DE32B44ED8B44520F9EBB43B57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7323DA85DF64E5B8B219A5272CCC45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7524208-E56A-4845-BF5B-96705A51E5C8}"/>
      </w:docPartPr>
      <w:docPartBody>
        <w:p w:rsidR="00092321" w:rsidRDefault="007E36B6" w:rsidP="007E36B6">
          <w:pPr>
            <w:pStyle w:val="F7323DA85DF64E5B8B219A5272CCC45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74AD1CB1231456FB76053BADB7321D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2244C1-C90F-46D8-9C4C-E0F9BCEF987F}"/>
      </w:docPartPr>
      <w:docPartBody>
        <w:p w:rsidR="00092321" w:rsidRDefault="007E36B6" w:rsidP="007E36B6">
          <w:pPr>
            <w:pStyle w:val="F74AD1CB1231456FB76053BADB7321D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2D96FBB6154FBA8FF2F6DE1807CEF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759188F-FF9B-469E-A684-34D877317367}"/>
      </w:docPartPr>
      <w:docPartBody>
        <w:p w:rsidR="00092321" w:rsidRDefault="007E36B6" w:rsidP="007E36B6">
          <w:pPr>
            <w:pStyle w:val="062D96FBB6154FBA8FF2F6DE1807CEF1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5F5344EDA8A4EA49B277805B711AA0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6BAB157-735B-415A-922A-2C2EA55FBDE1}"/>
      </w:docPartPr>
      <w:docPartBody>
        <w:p w:rsidR="00092321" w:rsidRDefault="007E36B6" w:rsidP="007E36B6">
          <w:pPr>
            <w:pStyle w:val="D5F5344EDA8A4EA49B277805B711AA0D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182622EF7924A97A3D5373463986D4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63B3DC9-0C0D-4B23-8491-C59995B884DE}"/>
      </w:docPartPr>
      <w:docPartBody>
        <w:p w:rsidR="00092321" w:rsidRDefault="007E36B6" w:rsidP="007E36B6">
          <w:pPr>
            <w:pStyle w:val="D182622EF7924A97A3D5373463986D44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A6F9458103E48498A23997BBC83290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D567394-74BE-488B-9E39-C857D1A96E8B}"/>
      </w:docPartPr>
      <w:docPartBody>
        <w:p w:rsidR="00092321" w:rsidRDefault="007E36B6" w:rsidP="007E36B6">
          <w:pPr>
            <w:pStyle w:val="AA6F9458103E48498A23997BBC832906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309644182494F9C80385E9943B6BD0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4B3FED7-8B37-417B-A7D0-C076A6D33E3F}"/>
      </w:docPartPr>
      <w:docPartBody>
        <w:p w:rsidR="00092321" w:rsidRDefault="007E36B6" w:rsidP="007E36B6">
          <w:pPr>
            <w:pStyle w:val="8309644182494F9C80385E9943B6BD0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1ACA42C814F4EA9BB6A6A2C6DA956D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A30D3B4-76B1-4AFA-9334-E35CA27B7DBB}"/>
      </w:docPartPr>
      <w:docPartBody>
        <w:p w:rsidR="00092321" w:rsidRDefault="007E36B6" w:rsidP="007E36B6">
          <w:pPr>
            <w:pStyle w:val="41ACA42C814F4EA9BB6A6A2C6DA956D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CD5774D0B7C4985B851ACE062F92D1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E13A3CF-A9F1-4213-B60D-7D60A456E8CB}"/>
      </w:docPartPr>
      <w:docPartBody>
        <w:p w:rsidR="00092321" w:rsidRDefault="007E36B6" w:rsidP="007E36B6">
          <w:pPr>
            <w:pStyle w:val="ACD5774D0B7C4985B851ACE062F92D13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2F1EEAD06314E60A5BCAEFD204AA15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3270E73-664D-4262-8BE4-8D84B33CD08D}"/>
      </w:docPartPr>
      <w:docPartBody>
        <w:p w:rsidR="00092321" w:rsidRDefault="007E36B6" w:rsidP="007E36B6">
          <w:pPr>
            <w:pStyle w:val="62F1EEAD06314E60A5BCAEFD204AA15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54C28248F924DC0998DAE87469F32D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83A93F1-ACD1-479B-8942-1F541D22AD05}"/>
      </w:docPartPr>
      <w:docPartBody>
        <w:p w:rsidR="00092321" w:rsidRDefault="007E36B6" w:rsidP="007E36B6">
          <w:pPr>
            <w:pStyle w:val="754C28248F924DC0998DAE87469F32D9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DDE599337DC49C68800C6B258EDA69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7530246-E58E-4586-A561-C87967446731}"/>
      </w:docPartPr>
      <w:docPartBody>
        <w:p w:rsidR="00092321" w:rsidRDefault="007E36B6" w:rsidP="007E36B6">
          <w:pPr>
            <w:pStyle w:val="5DDE599337DC49C68800C6B258EDA69B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F7068E52AE8488F85408F676F4DBB8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563C69B-595D-4C8E-933C-D52A3BB0BAE1}"/>
      </w:docPartPr>
      <w:docPartBody>
        <w:p w:rsidR="00092321" w:rsidRDefault="007E36B6" w:rsidP="007E36B6">
          <w:pPr>
            <w:pStyle w:val="5F7068E52AE8488F85408F676F4DBB82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4EDB0797A3C44FA9B9D7C360F7174E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F8277F4-2998-4E3A-9661-03C087D0B1A7}"/>
      </w:docPartPr>
      <w:docPartBody>
        <w:p w:rsidR="00092321" w:rsidRDefault="007E36B6" w:rsidP="007E36B6">
          <w:pPr>
            <w:pStyle w:val="34EDB0797A3C44FA9B9D7C360F7174E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AFBF2FF9DB14DDC8BC64C13DF0B7C1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0D88AC-12B5-40B6-A358-7F82D4F3B6D8}"/>
      </w:docPartPr>
      <w:docPartBody>
        <w:p w:rsidR="00092321" w:rsidRDefault="007E36B6" w:rsidP="007E36B6">
          <w:pPr>
            <w:pStyle w:val="AAFBF2FF9DB14DDC8BC64C13DF0B7C15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5F6635DABEB47FCB1EDDA1F0D1A85D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7C86974-46EA-410D-A250-8AC9EB0BD3D6}"/>
      </w:docPartPr>
      <w:docPartBody>
        <w:p w:rsidR="00092321" w:rsidRDefault="007E36B6" w:rsidP="007E36B6">
          <w:pPr>
            <w:pStyle w:val="C5F6635DABEB47FCB1EDDA1F0D1A85DD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5E8F1A8893C43F2A27F6EEC9AE2E6C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76293C4-6244-492A-A0D8-64300FF1E939}"/>
      </w:docPartPr>
      <w:docPartBody>
        <w:p w:rsidR="00092321" w:rsidRDefault="007E36B6" w:rsidP="007E36B6">
          <w:pPr>
            <w:pStyle w:val="B5E8F1A8893C43F2A27F6EEC9AE2E6CA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6BEB1E180704E38A0FA47DFD39CA64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B9F18C4-0534-48F3-8974-4ACEBF43715C}"/>
      </w:docPartPr>
      <w:docPartBody>
        <w:p w:rsidR="00092321" w:rsidRDefault="007E36B6" w:rsidP="007E36B6">
          <w:pPr>
            <w:pStyle w:val="A6BEB1E180704E38A0FA47DFD39CA64D"/>
          </w:pPr>
          <w:r w:rsidRPr="00006A39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36B6"/>
    <w:rsid w:val="00092321"/>
    <w:rsid w:val="007E3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E36B6"/>
    <w:rPr>
      <w:color w:val="808080"/>
    </w:rPr>
  </w:style>
  <w:style w:type="paragraph" w:customStyle="1" w:styleId="D4BCB7F6B9E14947BDD5076757C3D656">
    <w:name w:val="D4BCB7F6B9E14947BDD5076757C3D656"/>
    <w:rsid w:val="007E36B6"/>
  </w:style>
  <w:style w:type="paragraph" w:customStyle="1" w:styleId="B882F3C883924EB88B080739A9D0D0DC">
    <w:name w:val="B882F3C883924EB88B080739A9D0D0DC"/>
    <w:rsid w:val="007E36B6"/>
  </w:style>
  <w:style w:type="paragraph" w:customStyle="1" w:styleId="E582A8701438430C8E8D0547386D78B9">
    <w:name w:val="E582A8701438430C8E8D0547386D78B9"/>
    <w:rsid w:val="007E36B6"/>
  </w:style>
  <w:style w:type="paragraph" w:customStyle="1" w:styleId="7ABFB9903F84441DA058A2F2076B8C60">
    <w:name w:val="7ABFB9903F84441DA058A2F2076B8C60"/>
    <w:rsid w:val="007E36B6"/>
  </w:style>
  <w:style w:type="paragraph" w:customStyle="1" w:styleId="EF7ADF3703CF44C29FEFE31A3C0543A9">
    <w:name w:val="EF7ADF3703CF44C29FEFE31A3C0543A9"/>
    <w:rsid w:val="007E36B6"/>
  </w:style>
  <w:style w:type="paragraph" w:customStyle="1" w:styleId="C6D8944D4D214A438B2348B32EEFEB39">
    <w:name w:val="C6D8944D4D214A438B2348B32EEFEB39"/>
    <w:rsid w:val="007E36B6"/>
  </w:style>
  <w:style w:type="paragraph" w:customStyle="1" w:styleId="FC54F26106B1497EBEB5A3EA2C7F2CF8">
    <w:name w:val="FC54F26106B1497EBEB5A3EA2C7F2CF8"/>
    <w:rsid w:val="007E36B6"/>
  </w:style>
  <w:style w:type="paragraph" w:customStyle="1" w:styleId="4634520A55034458A598DEBA2DD37805">
    <w:name w:val="4634520A55034458A598DEBA2DD37805"/>
    <w:rsid w:val="007E36B6"/>
  </w:style>
  <w:style w:type="paragraph" w:customStyle="1" w:styleId="37ABF00BB29F4A13A5F8A4E6012E4B2B">
    <w:name w:val="37ABF00BB29F4A13A5F8A4E6012E4B2B"/>
    <w:rsid w:val="007E36B6"/>
  </w:style>
  <w:style w:type="paragraph" w:customStyle="1" w:styleId="E8E66562F2C6412ABD49EDE899B03233">
    <w:name w:val="E8E66562F2C6412ABD49EDE899B03233"/>
    <w:rsid w:val="007E36B6"/>
  </w:style>
  <w:style w:type="paragraph" w:customStyle="1" w:styleId="C0C990C7A81A4D43AED15B3F3B9EAA27">
    <w:name w:val="C0C990C7A81A4D43AED15B3F3B9EAA27"/>
    <w:rsid w:val="007E36B6"/>
  </w:style>
  <w:style w:type="paragraph" w:customStyle="1" w:styleId="40362F01B1A344A6BE5C424571B744FF">
    <w:name w:val="40362F01B1A344A6BE5C424571B744FF"/>
    <w:rsid w:val="007E36B6"/>
  </w:style>
  <w:style w:type="paragraph" w:customStyle="1" w:styleId="FEE59E8F8C4D4673AFFFA1B17F1672A7">
    <w:name w:val="FEE59E8F8C4D4673AFFFA1B17F1672A7"/>
    <w:rsid w:val="007E36B6"/>
  </w:style>
  <w:style w:type="paragraph" w:customStyle="1" w:styleId="C1F910B11FF74BD0972CD882DE3A2062">
    <w:name w:val="C1F910B11FF74BD0972CD882DE3A2062"/>
    <w:rsid w:val="007E36B6"/>
  </w:style>
  <w:style w:type="paragraph" w:customStyle="1" w:styleId="145A7CF1B54A4B2BA236996AA0565392">
    <w:name w:val="145A7CF1B54A4B2BA236996AA0565392"/>
    <w:rsid w:val="007E36B6"/>
  </w:style>
  <w:style w:type="paragraph" w:customStyle="1" w:styleId="069DE3211F1A4A528ABE26DB7AF6DF2E">
    <w:name w:val="069DE3211F1A4A528ABE26DB7AF6DF2E"/>
    <w:rsid w:val="007E36B6"/>
  </w:style>
  <w:style w:type="paragraph" w:customStyle="1" w:styleId="5A94C932651F4F718E13E7B12071EC25">
    <w:name w:val="5A94C932651F4F718E13E7B12071EC25"/>
    <w:rsid w:val="007E36B6"/>
  </w:style>
  <w:style w:type="paragraph" w:customStyle="1" w:styleId="A44DEC40C8A34C37B0F6ACBAD07B2547">
    <w:name w:val="A44DEC40C8A34C37B0F6ACBAD07B2547"/>
    <w:rsid w:val="007E36B6"/>
  </w:style>
  <w:style w:type="paragraph" w:customStyle="1" w:styleId="F792BB357B144D0BA14EFCE6CFFDAE0E">
    <w:name w:val="F792BB357B144D0BA14EFCE6CFFDAE0E"/>
    <w:rsid w:val="007E36B6"/>
  </w:style>
  <w:style w:type="paragraph" w:customStyle="1" w:styleId="F289AEC024474E66928EE51E974CDDD0">
    <w:name w:val="F289AEC024474E66928EE51E974CDDD0"/>
    <w:rsid w:val="007E36B6"/>
  </w:style>
  <w:style w:type="paragraph" w:customStyle="1" w:styleId="E268F6542C3D4B52809B1A4755C2186E">
    <w:name w:val="E268F6542C3D4B52809B1A4755C2186E"/>
    <w:rsid w:val="007E36B6"/>
  </w:style>
  <w:style w:type="paragraph" w:customStyle="1" w:styleId="F84DAAF1784249D1910F45D95CD549A4">
    <w:name w:val="F84DAAF1784249D1910F45D95CD549A4"/>
    <w:rsid w:val="007E36B6"/>
  </w:style>
  <w:style w:type="paragraph" w:customStyle="1" w:styleId="009DA3C85A4146D2B439D13BD4FD0D79">
    <w:name w:val="009DA3C85A4146D2B439D13BD4FD0D79"/>
    <w:rsid w:val="007E36B6"/>
  </w:style>
  <w:style w:type="paragraph" w:customStyle="1" w:styleId="04294874658143628DFEEA5E69356280">
    <w:name w:val="04294874658143628DFEEA5E69356280"/>
    <w:rsid w:val="007E36B6"/>
  </w:style>
  <w:style w:type="paragraph" w:customStyle="1" w:styleId="B8219ECDA66F48188B30D4D88E4D176C">
    <w:name w:val="B8219ECDA66F48188B30D4D88E4D176C"/>
    <w:rsid w:val="007E36B6"/>
  </w:style>
  <w:style w:type="paragraph" w:customStyle="1" w:styleId="67D0AB2F7F7E47CAA299F5811A2C586A">
    <w:name w:val="67D0AB2F7F7E47CAA299F5811A2C586A"/>
    <w:rsid w:val="007E36B6"/>
  </w:style>
  <w:style w:type="paragraph" w:customStyle="1" w:styleId="2CF43F34E5674DA9B45A152815D565A7">
    <w:name w:val="2CF43F34E5674DA9B45A152815D565A7"/>
    <w:rsid w:val="007E36B6"/>
  </w:style>
  <w:style w:type="paragraph" w:customStyle="1" w:styleId="D638DDAEFE5347CBA4F399F4A3ECDB77">
    <w:name w:val="D638DDAEFE5347CBA4F399F4A3ECDB77"/>
    <w:rsid w:val="007E36B6"/>
  </w:style>
  <w:style w:type="paragraph" w:customStyle="1" w:styleId="8ED80055E55E4D47A770DB3F947296C8">
    <w:name w:val="8ED80055E55E4D47A770DB3F947296C8"/>
    <w:rsid w:val="007E36B6"/>
  </w:style>
  <w:style w:type="paragraph" w:customStyle="1" w:styleId="A4C52A3D81FD404AA1FDDA7C32020435">
    <w:name w:val="A4C52A3D81FD404AA1FDDA7C32020435"/>
    <w:rsid w:val="007E36B6"/>
  </w:style>
  <w:style w:type="paragraph" w:customStyle="1" w:styleId="8522D0D34F554D59BF88F7942E5FE59E">
    <w:name w:val="8522D0D34F554D59BF88F7942E5FE59E"/>
    <w:rsid w:val="007E36B6"/>
  </w:style>
  <w:style w:type="paragraph" w:customStyle="1" w:styleId="30DAD01DAEB04DD5B862BE65463FF03B">
    <w:name w:val="30DAD01DAEB04DD5B862BE65463FF03B"/>
    <w:rsid w:val="007E36B6"/>
  </w:style>
  <w:style w:type="paragraph" w:customStyle="1" w:styleId="4154BE3D3A984AD1B434D87FC7B255A3">
    <w:name w:val="4154BE3D3A984AD1B434D87FC7B255A3"/>
    <w:rsid w:val="007E36B6"/>
  </w:style>
  <w:style w:type="paragraph" w:customStyle="1" w:styleId="93C55A561D2E4F48A1F6B62443008CD9">
    <w:name w:val="93C55A561D2E4F48A1F6B62443008CD9"/>
    <w:rsid w:val="007E36B6"/>
  </w:style>
  <w:style w:type="paragraph" w:customStyle="1" w:styleId="455D469274BA482F9C42920579B9365A">
    <w:name w:val="455D469274BA482F9C42920579B9365A"/>
    <w:rsid w:val="007E36B6"/>
  </w:style>
  <w:style w:type="paragraph" w:customStyle="1" w:styleId="357F46B9AEC8478E9E3CC4AA6347BCF6">
    <w:name w:val="357F46B9AEC8478E9E3CC4AA6347BCF6"/>
    <w:rsid w:val="007E36B6"/>
  </w:style>
  <w:style w:type="paragraph" w:customStyle="1" w:styleId="8A1D5110BE744C59A27178FFF03022CC">
    <w:name w:val="8A1D5110BE744C59A27178FFF03022CC"/>
    <w:rsid w:val="007E36B6"/>
  </w:style>
  <w:style w:type="paragraph" w:customStyle="1" w:styleId="929765F2B8D04046A0DF1F13D0DCBBAF">
    <w:name w:val="929765F2B8D04046A0DF1F13D0DCBBAF"/>
    <w:rsid w:val="007E36B6"/>
  </w:style>
  <w:style w:type="paragraph" w:customStyle="1" w:styleId="038BE4988708453097CA5552736C2CCC">
    <w:name w:val="038BE4988708453097CA5552736C2CCC"/>
    <w:rsid w:val="007E36B6"/>
  </w:style>
  <w:style w:type="paragraph" w:customStyle="1" w:styleId="068BC2661AE84C0B88F7E41DD2D16A56">
    <w:name w:val="068BC2661AE84C0B88F7E41DD2D16A56"/>
    <w:rsid w:val="007E36B6"/>
  </w:style>
  <w:style w:type="paragraph" w:customStyle="1" w:styleId="4CBED574371F4C378B2B6727233AC907">
    <w:name w:val="4CBED574371F4C378B2B6727233AC907"/>
    <w:rsid w:val="007E36B6"/>
  </w:style>
  <w:style w:type="paragraph" w:customStyle="1" w:styleId="D774BC91583E4D9B95C67B899DBF3CFD">
    <w:name w:val="D774BC91583E4D9B95C67B899DBF3CFD"/>
    <w:rsid w:val="007E36B6"/>
  </w:style>
  <w:style w:type="paragraph" w:customStyle="1" w:styleId="6A44B44325B24B65B13273D396843FA7">
    <w:name w:val="6A44B44325B24B65B13273D396843FA7"/>
    <w:rsid w:val="007E36B6"/>
  </w:style>
  <w:style w:type="paragraph" w:customStyle="1" w:styleId="5A8402B19CD9435494C611AEEDCF7164">
    <w:name w:val="5A8402B19CD9435494C611AEEDCF7164"/>
    <w:rsid w:val="007E36B6"/>
  </w:style>
  <w:style w:type="paragraph" w:customStyle="1" w:styleId="259F0260B076496A85DD731E2C1E2F20">
    <w:name w:val="259F0260B076496A85DD731E2C1E2F20"/>
    <w:rsid w:val="007E36B6"/>
  </w:style>
  <w:style w:type="paragraph" w:customStyle="1" w:styleId="19E6CC8920C441D99A752F65F314EE96">
    <w:name w:val="19E6CC8920C441D99A752F65F314EE96"/>
    <w:rsid w:val="007E36B6"/>
  </w:style>
  <w:style w:type="paragraph" w:customStyle="1" w:styleId="A7551C8661724D1A9D195FB905FADDD0">
    <w:name w:val="A7551C8661724D1A9D195FB905FADDD0"/>
    <w:rsid w:val="007E36B6"/>
  </w:style>
  <w:style w:type="paragraph" w:customStyle="1" w:styleId="8F45C5B7909F4B24ABED1610EAA9FD23">
    <w:name w:val="8F45C5B7909F4B24ABED1610EAA9FD23"/>
    <w:rsid w:val="007E36B6"/>
  </w:style>
  <w:style w:type="paragraph" w:customStyle="1" w:styleId="3470BF35B97F496686E6C1E5C0A844D5">
    <w:name w:val="3470BF35B97F496686E6C1E5C0A844D5"/>
    <w:rsid w:val="007E36B6"/>
  </w:style>
  <w:style w:type="paragraph" w:customStyle="1" w:styleId="CF10C44CA61B4EBC95D22AB7ACA0A522">
    <w:name w:val="CF10C44CA61B4EBC95D22AB7ACA0A522"/>
    <w:rsid w:val="007E36B6"/>
  </w:style>
  <w:style w:type="paragraph" w:customStyle="1" w:styleId="3CCE37A2841649ECA1E3357FEC69BD2C">
    <w:name w:val="3CCE37A2841649ECA1E3357FEC69BD2C"/>
    <w:rsid w:val="007E36B6"/>
  </w:style>
  <w:style w:type="paragraph" w:customStyle="1" w:styleId="B0B3BDAFFB7447CCB383D3938DAB4C10">
    <w:name w:val="B0B3BDAFFB7447CCB383D3938DAB4C10"/>
    <w:rsid w:val="007E36B6"/>
  </w:style>
  <w:style w:type="paragraph" w:customStyle="1" w:styleId="D0EBA150FFBF44DC8CAA35BC5E2AD8AD">
    <w:name w:val="D0EBA150FFBF44DC8CAA35BC5E2AD8AD"/>
    <w:rsid w:val="007E36B6"/>
  </w:style>
  <w:style w:type="paragraph" w:customStyle="1" w:styleId="D24B462FD379491EB4243DF9AE8E9D61">
    <w:name w:val="D24B462FD379491EB4243DF9AE8E9D61"/>
    <w:rsid w:val="007E36B6"/>
  </w:style>
  <w:style w:type="paragraph" w:customStyle="1" w:styleId="A313ED0E3A06484F81A914584F238B7E">
    <w:name w:val="A313ED0E3A06484F81A914584F238B7E"/>
    <w:rsid w:val="007E36B6"/>
  </w:style>
  <w:style w:type="paragraph" w:customStyle="1" w:styleId="AAE2AB9DA29F4F679992AC3F9D7E574A">
    <w:name w:val="AAE2AB9DA29F4F679992AC3F9D7E574A"/>
    <w:rsid w:val="007E36B6"/>
  </w:style>
  <w:style w:type="paragraph" w:customStyle="1" w:styleId="91E414E7AD6A40228AAE562F3047D374">
    <w:name w:val="91E414E7AD6A40228AAE562F3047D374"/>
    <w:rsid w:val="007E36B6"/>
  </w:style>
  <w:style w:type="paragraph" w:customStyle="1" w:styleId="2C862BFA0D5E42DCA40EB350769299A4">
    <w:name w:val="2C862BFA0D5E42DCA40EB350769299A4"/>
    <w:rsid w:val="007E36B6"/>
  </w:style>
  <w:style w:type="paragraph" w:customStyle="1" w:styleId="64CE93DB782649CFBFDFBA57E5AD6725">
    <w:name w:val="64CE93DB782649CFBFDFBA57E5AD6725"/>
    <w:rsid w:val="007E36B6"/>
  </w:style>
  <w:style w:type="paragraph" w:customStyle="1" w:styleId="2D44E030EDBE4BECA94A9928DE1FD611">
    <w:name w:val="2D44E030EDBE4BECA94A9928DE1FD611"/>
    <w:rsid w:val="007E36B6"/>
  </w:style>
  <w:style w:type="paragraph" w:customStyle="1" w:styleId="946DC425F3E84443B7FDE24F3348ED1A">
    <w:name w:val="946DC425F3E84443B7FDE24F3348ED1A"/>
    <w:rsid w:val="007E36B6"/>
  </w:style>
  <w:style w:type="paragraph" w:customStyle="1" w:styleId="536CA13471EF43FEAB6B4CA36BB1C4F4">
    <w:name w:val="536CA13471EF43FEAB6B4CA36BB1C4F4"/>
    <w:rsid w:val="007E36B6"/>
  </w:style>
  <w:style w:type="paragraph" w:customStyle="1" w:styleId="B55200F7BD264BA7923641AA4CF89C9D">
    <w:name w:val="B55200F7BD264BA7923641AA4CF89C9D"/>
    <w:rsid w:val="007E36B6"/>
  </w:style>
  <w:style w:type="paragraph" w:customStyle="1" w:styleId="1F4241AD7FC74DAC977D7AF8D45008DB">
    <w:name w:val="1F4241AD7FC74DAC977D7AF8D45008DB"/>
    <w:rsid w:val="007E36B6"/>
  </w:style>
  <w:style w:type="paragraph" w:customStyle="1" w:styleId="B3DEA353BD7542769ABC199A78C152F2">
    <w:name w:val="B3DEA353BD7542769ABC199A78C152F2"/>
    <w:rsid w:val="007E36B6"/>
  </w:style>
  <w:style w:type="paragraph" w:customStyle="1" w:styleId="303B22B5039E467A81E7C426B145F359">
    <w:name w:val="303B22B5039E467A81E7C426B145F359"/>
    <w:rsid w:val="007E36B6"/>
  </w:style>
  <w:style w:type="paragraph" w:customStyle="1" w:styleId="419C93283DCE4DCB80BAF62A6436FC5E">
    <w:name w:val="419C93283DCE4DCB80BAF62A6436FC5E"/>
    <w:rsid w:val="007E36B6"/>
  </w:style>
  <w:style w:type="paragraph" w:customStyle="1" w:styleId="D6794A630A3B4FF1AC6DA8216726F628">
    <w:name w:val="D6794A630A3B4FF1AC6DA8216726F628"/>
    <w:rsid w:val="007E36B6"/>
  </w:style>
  <w:style w:type="paragraph" w:customStyle="1" w:styleId="ED243FB4EF8D40769DF5612EA0250D55">
    <w:name w:val="ED243FB4EF8D40769DF5612EA0250D55"/>
    <w:rsid w:val="007E36B6"/>
  </w:style>
  <w:style w:type="paragraph" w:customStyle="1" w:styleId="96F2C07AFF9444BB83E9485483A64C31">
    <w:name w:val="96F2C07AFF9444BB83E9485483A64C31"/>
    <w:rsid w:val="007E36B6"/>
  </w:style>
  <w:style w:type="paragraph" w:customStyle="1" w:styleId="CDDC5D669BA64A34BA8A5585722AD9F5">
    <w:name w:val="CDDC5D669BA64A34BA8A5585722AD9F5"/>
    <w:rsid w:val="007E36B6"/>
  </w:style>
  <w:style w:type="paragraph" w:customStyle="1" w:styleId="A9054C7B2B28482A8448EED750B1599B">
    <w:name w:val="A9054C7B2B28482A8448EED750B1599B"/>
    <w:rsid w:val="007E36B6"/>
  </w:style>
  <w:style w:type="paragraph" w:customStyle="1" w:styleId="D330E7E8B8C74C31A306A2C785BEC8A8">
    <w:name w:val="D330E7E8B8C74C31A306A2C785BEC8A8"/>
    <w:rsid w:val="007E36B6"/>
  </w:style>
  <w:style w:type="paragraph" w:customStyle="1" w:styleId="68A2855B7C5040908D722B53F7FDA8A1">
    <w:name w:val="68A2855B7C5040908D722B53F7FDA8A1"/>
    <w:rsid w:val="007E36B6"/>
  </w:style>
  <w:style w:type="paragraph" w:customStyle="1" w:styleId="3916516A62694D5B8E5F1512EDD5925E">
    <w:name w:val="3916516A62694D5B8E5F1512EDD5925E"/>
    <w:rsid w:val="007E36B6"/>
  </w:style>
  <w:style w:type="paragraph" w:customStyle="1" w:styleId="DBE71606E9B845D68E3BEB48EC815FC6">
    <w:name w:val="DBE71606E9B845D68E3BEB48EC815FC6"/>
    <w:rsid w:val="007E36B6"/>
  </w:style>
  <w:style w:type="paragraph" w:customStyle="1" w:styleId="55C16572BF324E2EB3B0A02DA89C3C6B">
    <w:name w:val="55C16572BF324E2EB3B0A02DA89C3C6B"/>
    <w:rsid w:val="007E36B6"/>
  </w:style>
  <w:style w:type="paragraph" w:customStyle="1" w:styleId="4205E9DE32B44ED8B44520F9EBB43B57">
    <w:name w:val="4205E9DE32B44ED8B44520F9EBB43B57"/>
    <w:rsid w:val="007E36B6"/>
  </w:style>
  <w:style w:type="paragraph" w:customStyle="1" w:styleId="F7323DA85DF64E5B8B219A5272CCC45B">
    <w:name w:val="F7323DA85DF64E5B8B219A5272CCC45B"/>
    <w:rsid w:val="007E36B6"/>
  </w:style>
  <w:style w:type="paragraph" w:customStyle="1" w:styleId="F74AD1CB1231456FB76053BADB7321DA">
    <w:name w:val="F74AD1CB1231456FB76053BADB7321DA"/>
    <w:rsid w:val="007E36B6"/>
  </w:style>
  <w:style w:type="paragraph" w:customStyle="1" w:styleId="062D96FBB6154FBA8FF2F6DE1807CEF1">
    <w:name w:val="062D96FBB6154FBA8FF2F6DE1807CEF1"/>
    <w:rsid w:val="007E36B6"/>
  </w:style>
  <w:style w:type="paragraph" w:customStyle="1" w:styleId="D5F5344EDA8A4EA49B277805B711AA0D">
    <w:name w:val="D5F5344EDA8A4EA49B277805B711AA0D"/>
    <w:rsid w:val="007E36B6"/>
  </w:style>
  <w:style w:type="paragraph" w:customStyle="1" w:styleId="D182622EF7924A97A3D5373463986D44">
    <w:name w:val="D182622EF7924A97A3D5373463986D44"/>
    <w:rsid w:val="007E36B6"/>
  </w:style>
  <w:style w:type="paragraph" w:customStyle="1" w:styleId="AA6F9458103E48498A23997BBC832906">
    <w:name w:val="AA6F9458103E48498A23997BBC832906"/>
    <w:rsid w:val="007E36B6"/>
  </w:style>
  <w:style w:type="paragraph" w:customStyle="1" w:styleId="8309644182494F9C80385E9943B6BD09">
    <w:name w:val="8309644182494F9C80385E9943B6BD09"/>
    <w:rsid w:val="007E36B6"/>
  </w:style>
  <w:style w:type="paragraph" w:customStyle="1" w:styleId="41ACA42C814F4EA9BB6A6A2C6DA956DB">
    <w:name w:val="41ACA42C814F4EA9BB6A6A2C6DA956DB"/>
    <w:rsid w:val="007E36B6"/>
  </w:style>
  <w:style w:type="paragraph" w:customStyle="1" w:styleId="ACD5774D0B7C4985B851ACE062F92D13">
    <w:name w:val="ACD5774D0B7C4985B851ACE062F92D13"/>
    <w:rsid w:val="007E36B6"/>
  </w:style>
  <w:style w:type="paragraph" w:customStyle="1" w:styleId="62F1EEAD06314E60A5BCAEFD204AA159">
    <w:name w:val="62F1EEAD06314E60A5BCAEFD204AA159"/>
    <w:rsid w:val="007E36B6"/>
  </w:style>
  <w:style w:type="paragraph" w:customStyle="1" w:styleId="754C28248F924DC0998DAE87469F32D9">
    <w:name w:val="754C28248F924DC0998DAE87469F32D9"/>
    <w:rsid w:val="007E36B6"/>
  </w:style>
  <w:style w:type="paragraph" w:customStyle="1" w:styleId="5DDE599337DC49C68800C6B258EDA69B">
    <w:name w:val="5DDE599337DC49C68800C6B258EDA69B"/>
    <w:rsid w:val="007E36B6"/>
  </w:style>
  <w:style w:type="paragraph" w:customStyle="1" w:styleId="5F7068E52AE8488F85408F676F4DBB82">
    <w:name w:val="5F7068E52AE8488F85408F676F4DBB82"/>
    <w:rsid w:val="007E36B6"/>
  </w:style>
  <w:style w:type="paragraph" w:customStyle="1" w:styleId="34EDB0797A3C44FA9B9D7C360F7174EA">
    <w:name w:val="34EDB0797A3C44FA9B9D7C360F7174EA"/>
    <w:rsid w:val="007E36B6"/>
  </w:style>
  <w:style w:type="paragraph" w:customStyle="1" w:styleId="AAFBF2FF9DB14DDC8BC64C13DF0B7C15">
    <w:name w:val="AAFBF2FF9DB14DDC8BC64C13DF0B7C15"/>
    <w:rsid w:val="007E36B6"/>
  </w:style>
  <w:style w:type="paragraph" w:customStyle="1" w:styleId="C5F6635DABEB47FCB1EDDA1F0D1A85DD">
    <w:name w:val="C5F6635DABEB47FCB1EDDA1F0D1A85DD"/>
    <w:rsid w:val="007E36B6"/>
  </w:style>
  <w:style w:type="paragraph" w:customStyle="1" w:styleId="B5E8F1A8893C43F2A27F6EEC9AE2E6CA">
    <w:name w:val="B5E8F1A8893C43F2A27F6EEC9AE2E6CA"/>
    <w:rsid w:val="007E36B6"/>
  </w:style>
  <w:style w:type="paragraph" w:customStyle="1" w:styleId="A6BEB1E180704E38A0FA47DFD39CA64D">
    <w:name w:val="A6BEB1E180704E38A0FA47DFD39CA64D"/>
    <w:rsid w:val="007E36B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128063</Words>
  <Characters>765822</Characters>
  <Application>Microsoft Office Word</Application>
  <DocSecurity>0</DocSecurity>
  <Lines>11098</Lines>
  <Paragraphs>304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Philipps Universität Marburg</Company>
  <LinksUpToDate>false</LinksUpToDate>
  <CharactersWithSpaces>890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le Kornder Home</dc:creator>
  <cp:keywords/>
  <dc:description/>
  <cp:lastModifiedBy>Nele Kornder Home</cp:lastModifiedBy>
  <cp:revision>11</cp:revision>
  <dcterms:created xsi:type="dcterms:W3CDTF">2025-04-16T18:58:00Z</dcterms:created>
  <dcterms:modified xsi:type="dcterms:W3CDTF">2025-04-17T11:44:00Z</dcterms:modified>
</cp:coreProperties>
</file>